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62D1" w:rsidRPr="003F035D" w:rsidRDefault="007F5682" w:rsidP="007F5682">
      <w:pPr>
        <w:spacing w:after="200" w:line="480" w:lineRule="auto"/>
      </w:pPr>
      <w:r w:rsidRPr="003F035D">
        <w:rPr>
          <w:b/>
        </w:rPr>
        <w:t>Summary</w:t>
      </w:r>
    </w:p>
    <w:p w:rsidR="00DD62D1" w:rsidRPr="003F035D" w:rsidRDefault="00DD62D1" w:rsidP="007F5682">
      <w:pPr>
        <w:spacing w:after="240" w:line="480" w:lineRule="auto"/>
        <w:jc w:val="both"/>
      </w:pPr>
      <w:r w:rsidRPr="003F035D">
        <w:rPr>
          <w:b/>
        </w:rPr>
        <w:t>Objective</w:t>
      </w:r>
      <w:r w:rsidR="007F5682" w:rsidRPr="003F035D">
        <w:rPr>
          <w:b/>
        </w:rPr>
        <w:t>s</w:t>
      </w:r>
      <w:r w:rsidRPr="003F035D">
        <w:rPr>
          <w:b/>
        </w:rPr>
        <w:t>:</w:t>
      </w:r>
      <w:r w:rsidRPr="003F035D">
        <w:t xml:space="preserve"> T</w:t>
      </w:r>
      <w:r w:rsidR="003B2B9F" w:rsidRPr="003F035D">
        <w:t>his study aims t</w:t>
      </w:r>
      <w:r w:rsidRPr="003F035D">
        <w:t xml:space="preserve">o </w:t>
      </w:r>
      <w:r w:rsidR="00D46F20" w:rsidRPr="003F035D">
        <w:t>quantify numbers of</w:t>
      </w:r>
      <w:r w:rsidRPr="003F035D">
        <w:t xml:space="preserve"> </w:t>
      </w:r>
      <w:r w:rsidR="003B2B9F" w:rsidRPr="003F035D">
        <w:t>elastic</w:t>
      </w:r>
      <w:r w:rsidRPr="003F035D">
        <w:t xml:space="preserve"> fibers in cranial cruciate ligaments from a dog breed at high risk of cranial cruciate ligament disease.</w:t>
      </w:r>
    </w:p>
    <w:p w:rsidR="00DD62D1" w:rsidRPr="003F035D" w:rsidRDefault="00DD62D1" w:rsidP="007F5682">
      <w:pPr>
        <w:spacing w:after="240" w:line="480" w:lineRule="auto"/>
        <w:jc w:val="both"/>
      </w:pPr>
      <w:r w:rsidRPr="003F035D">
        <w:rPr>
          <w:b/>
        </w:rPr>
        <w:t xml:space="preserve">Methods: </w:t>
      </w:r>
      <w:r w:rsidRPr="003F035D">
        <w:t xml:space="preserve">Macroscopically normal </w:t>
      </w:r>
      <w:r w:rsidR="00D46F20" w:rsidRPr="003F035D">
        <w:rPr>
          <w:noProof/>
        </w:rPr>
        <w:t>cranial cruciate ligament</w:t>
      </w:r>
      <w:r w:rsidRPr="003F035D">
        <w:t xml:space="preserve">s were harvested </w:t>
      </w:r>
      <w:r w:rsidR="00D46F20" w:rsidRPr="003F035D">
        <w:t xml:space="preserve">from </w:t>
      </w:r>
      <w:r w:rsidRPr="003F035D">
        <w:t xml:space="preserve">six Labrador retrievers. </w:t>
      </w:r>
      <w:r w:rsidRPr="003F035D">
        <w:rPr>
          <w:color w:val="000000"/>
        </w:rPr>
        <w:t>Sequential histological sections were assessed for extracellular matrix degeneration (</w:t>
      </w:r>
      <w:proofErr w:type="spellStart"/>
      <w:r w:rsidRPr="003F035D">
        <w:rPr>
          <w:color w:val="000000"/>
        </w:rPr>
        <w:t>haematoxylin</w:t>
      </w:r>
      <w:proofErr w:type="spellEnd"/>
      <w:r w:rsidRPr="003F035D">
        <w:rPr>
          <w:color w:val="000000"/>
        </w:rPr>
        <w:t xml:space="preserve"> and eosin stain) and </w:t>
      </w:r>
      <w:r w:rsidR="003B2B9F" w:rsidRPr="003F035D">
        <w:rPr>
          <w:color w:val="000000"/>
        </w:rPr>
        <w:t>elastic</w:t>
      </w:r>
      <w:r w:rsidRPr="003F035D">
        <w:rPr>
          <w:color w:val="000000"/>
        </w:rPr>
        <w:t xml:space="preserve"> fiber staining (Miller’s stain)</w:t>
      </w:r>
      <w:r w:rsidR="00D46F20" w:rsidRPr="003F035D">
        <w:rPr>
          <w:color w:val="000000"/>
        </w:rPr>
        <w:t xml:space="preserve">. </w:t>
      </w:r>
      <w:r w:rsidR="003B2B9F" w:rsidRPr="003F035D">
        <w:rPr>
          <w:color w:val="000000"/>
        </w:rPr>
        <w:t>Elastic</w:t>
      </w:r>
      <w:r w:rsidRPr="003F035D">
        <w:rPr>
          <w:color w:val="000000"/>
        </w:rPr>
        <w:t xml:space="preserve"> fibers were semi-quantified using previously published scoring systems. Each section was scored twice by two observers.</w:t>
      </w:r>
    </w:p>
    <w:p w:rsidR="00211CCE" w:rsidRPr="003F035D" w:rsidRDefault="00DD62D1" w:rsidP="007F5682">
      <w:pPr>
        <w:spacing w:after="240" w:line="480" w:lineRule="auto"/>
        <w:jc w:val="both"/>
        <w:rPr>
          <w:b/>
        </w:rPr>
      </w:pPr>
      <w:r w:rsidRPr="003F035D">
        <w:rPr>
          <w:b/>
        </w:rPr>
        <w:t xml:space="preserve">Results: </w:t>
      </w:r>
      <w:r w:rsidR="00F50743" w:rsidRPr="003F035D">
        <w:t xml:space="preserve">Increased numbers of </w:t>
      </w:r>
      <w:r w:rsidR="003B2B9F" w:rsidRPr="003F035D">
        <w:t xml:space="preserve">elastic </w:t>
      </w:r>
      <w:proofErr w:type="spellStart"/>
      <w:r w:rsidR="003B2B9F" w:rsidRPr="003F035D">
        <w:t>fibres</w:t>
      </w:r>
      <w:proofErr w:type="spellEnd"/>
      <w:r w:rsidRPr="003F035D">
        <w:t xml:space="preserve"> w</w:t>
      </w:r>
      <w:r w:rsidR="00115F03" w:rsidRPr="003F035D">
        <w:t>ere</w:t>
      </w:r>
      <w:r w:rsidRPr="003F035D">
        <w:t xml:space="preserve"> </w:t>
      </w:r>
      <w:r w:rsidR="00116FDF" w:rsidRPr="003F035D">
        <w:t>seen</w:t>
      </w:r>
      <w:r w:rsidRPr="003F035D">
        <w:t xml:space="preserve"> with increasing </w:t>
      </w:r>
      <w:r w:rsidR="00D46F20" w:rsidRPr="003F035D">
        <w:rPr>
          <w:noProof/>
        </w:rPr>
        <w:t>cranial cruciate ligament</w:t>
      </w:r>
      <w:r w:rsidRPr="003F035D">
        <w:t xml:space="preserve"> degeneration (</w:t>
      </w:r>
      <w:r w:rsidR="00F37026" w:rsidRPr="003F035D">
        <w:rPr>
          <w:i/>
        </w:rPr>
        <w:t>p</w:t>
      </w:r>
      <w:r w:rsidR="00F37026" w:rsidRPr="003F035D">
        <w:t xml:space="preserve"> </w:t>
      </w:r>
      <w:r w:rsidRPr="003F035D">
        <w:t>=</w:t>
      </w:r>
      <w:r w:rsidR="00F37026" w:rsidRPr="003F035D">
        <w:t xml:space="preserve"> 0</w:t>
      </w:r>
      <w:r w:rsidRPr="003F035D">
        <w:t xml:space="preserve">.001). </w:t>
      </w:r>
      <w:r w:rsidR="00282C75" w:rsidRPr="003F035D">
        <w:t>Labrador r</w:t>
      </w:r>
      <w:r w:rsidR="00116FDF" w:rsidRPr="003F035D">
        <w:t xml:space="preserve">etriever </w:t>
      </w:r>
      <w:r w:rsidR="00116FDF" w:rsidRPr="003F035D">
        <w:rPr>
          <w:noProof/>
        </w:rPr>
        <w:t>cranial cruciate ligament</w:t>
      </w:r>
      <w:r w:rsidR="00116FDF" w:rsidRPr="003F035D">
        <w:t xml:space="preserve">s had lower </w:t>
      </w:r>
      <w:r w:rsidR="003B2B9F" w:rsidRPr="003F035D">
        <w:t>elastic</w:t>
      </w:r>
      <w:r w:rsidR="00116FDF" w:rsidRPr="003F035D">
        <w:t xml:space="preserve"> fiber staining when compared to previous published findings in the racing greyhound.</w:t>
      </w:r>
    </w:p>
    <w:p w:rsidR="00DD62D1" w:rsidRPr="003F035D" w:rsidRDefault="007B40CB" w:rsidP="007F5682">
      <w:pPr>
        <w:spacing w:after="240" w:line="480" w:lineRule="auto"/>
        <w:jc w:val="both"/>
      </w:pPr>
      <w:r w:rsidRPr="003F035D">
        <w:rPr>
          <w:b/>
        </w:rPr>
        <w:t>Clinical significance</w:t>
      </w:r>
      <w:r w:rsidR="00DD62D1" w:rsidRPr="003F035D">
        <w:rPr>
          <w:b/>
        </w:rPr>
        <w:t xml:space="preserve">: </w:t>
      </w:r>
      <w:r w:rsidR="00DD62D1" w:rsidRPr="003F035D">
        <w:t xml:space="preserve">The </w:t>
      </w:r>
      <w:r w:rsidR="00D46F20" w:rsidRPr="003F035D">
        <w:rPr>
          <w:noProof/>
        </w:rPr>
        <w:t>cranial cruciate ligament</w:t>
      </w:r>
      <w:r w:rsidR="00DD62D1" w:rsidRPr="003F035D">
        <w:t>s</w:t>
      </w:r>
      <w:r w:rsidR="00DD62D1" w:rsidRPr="003F035D">
        <w:rPr>
          <w:noProof/>
        </w:rPr>
        <w:t xml:space="preserve"> from a dog breed at high risk of </w:t>
      </w:r>
      <w:r w:rsidR="00D46F20" w:rsidRPr="003F035D">
        <w:rPr>
          <w:noProof/>
        </w:rPr>
        <w:t>cranial cruciate ligament</w:t>
      </w:r>
      <w:r w:rsidR="00DD62D1" w:rsidRPr="003F035D">
        <w:rPr>
          <w:noProof/>
        </w:rPr>
        <w:t xml:space="preserve"> disease vary in the quantity of </w:t>
      </w:r>
      <w:r w:rsidR="003B2B9F" w:rsidRPr="003F035D">
        <w:rPr>
          <w:noProof/>
        </w:rPr>
        <w:t>elastic</w:t>
      </w:r>
      <w:r w:rsidR="00DD62D1" w:rsidRPr="003F035D">
        <w:rPr>
          <w:noProof/>
        </w:rPr>
        <w:t xml:space="preserve"> fibers in association with ligament degeneration. </w:t>
      </w:r>
      <w:r w:rsidR="00D46F20" w:rsidRPr="003F035D">
        <w:rPr>
          <w:noProof/>
        </w:rPr>
        <w:t>Breed v</w:t>
      </w:r>
      <w:r w:rsidR="00F50743" w:rsidRPr="003F035D">
        <w:rPr>
          <w:noProof/>
        </w:rPr>
        <w:t>ariation in the quantity</w:t>
      </w:r>
      <w:r w:rsidR="00DD62D1" w:rsidRPr="003F035D">
        <w:rPr>
          <w:noProof/>
        </w:rPr>
        <w:t xml:space="preserve"> of </w:t>
      </w:r>
      <w:r w:rsidR="003B2B9F" w:rsidRPr="003F035D">
        <w:rPr>
          <w:noProof/>
        </w:rPr>
        <w:t>elastic</w:t>
      </w:r>
      <w:r w:rsidR="00DD62D1" w:rsidRPr="003F035D">
        <w:rPr>
          <w:noProof/>
        </w:rPr>
        <w:t xml:space="preserve"> fibers may reflect differing risk </w:t>
      </w:r>
      <w:r w:rsidR="00D46F20" w:rsidRPr="003F035D">
        <w:rPr>
          <w:noProof/>
        </w:rPr>
        <w:t>of cranial cruciate ligament disease</w:t>
      </w:r>
      <w:r w:rsidR="00DD62D1" w:rsidRPr="003F035D">
        <w:rPr>
          <w:noProof/>
        </w:rPr>
        <w:t xml:space="preserve">. </w:t>
      </w:r>
    </w:p>
    <w:p w:rsidR="00DD62D1" w:rsidRPr="003F035D" w:rsidRDefault="00DD62D1" w:rsidP="007F5682">
      <w:pPr>
        <w:spacing w:after="240" w:line="480" w:lineRule="auto"/>
        <w:jc w:val="both"/>
        <w:rPr>
          <w:noProof/>
        </w:rPr>
      </w:pPr>
    </w:p>
    <w:p w:rsidR="00DD62D1" w:rsidRPr="003F035D" w:rsidRDefault="00DD62D1" w:rsidP="007F5682">
      <w:pPr>
        <w:spacing w:after="240" w:line="480" w:lineRule="auto"/>
        <w:jc w:val="both"/>
        <w:rPr>
          <w:b/>
          <w:noProof/>
        </w:rPr>
      </w:pPr>
    </w:p>
    <w:p w:rsidR="00DD62D1" w:rsidRPr="003F035D" w:rsidRDefault="008A410E" w:rsidP="007F5682">
      <w:pPr>
        <w:spacing w:after="240" w:line="480" w:lineRule="auto"/>
        <w:jc w:val="both"/>
        <w:rPr>
          <w:b/>
          <w:noProof/>
        </w:rPr>
      </w:pPr>
      <w:r w:rsidRPr="003F035D">
        <w:rPr>
          <w:b/>
          <w:noProof/>
        </w:rPr>
        <w:t>Key Words: Dogs</w:t>
      </w:r>
      <w:r w:rsidR="00DD62D1" w:rsidRPr="003F035D">
        <w:rPr>
          <w:b/>
          <w:noProof/>
        </w:rPr>
        <w:t xml:space="preserve">, Cruciate </w:t>
      </w:r>
      <w:r w:rsidRPr="003F035D">
        <w:rPr>
          <w:b/>
          <w:noProof/>
        </w:rPr>
        <w:t xml:space="preserve">Ligament </w:t>
      </w:r>
      <w:r w:rsidR="00DD62D1" w:rsidRPr="003F035D">
        <w:rPr>
          <w:b/>
          <w:noProof/>
        </w:rPr>
        <w:t xml:space="preserve">Disease, Elastic Fibres </w:t>
      </w:r>
    </w:p>
    <w:p w:rsidR="007B40CB" w:rsidRPr="003F035D" w:rsidRDefault="007B40CB" w:rsidP="007F5682">
      <w:pPr>
        <w:spacing w:after="240" w:line="480" w:lineRule="auto"/>
        <w:jc w:val="both"/>
        <w:rPr>
          <w:b/>
          <w:noProof/>
        </w:rPr>
      </w:pPr>
      <w:r w:rsidRPr="003F035D">
        <w:rPr>
          <w:b/>
        </w:rPr>
        <w:t>Running Head: Variation in cranial cruciate ligament elastic fibers</w:t>
      </w:r>
    </w:p>
    <w:p w:rsidR="004E3890" w:rsidRPr="003F035D" w:rsidRDefault="00B14228" w:rsidP="007F5682">
      <w:pPr>
        <w:spacing w:after="240" w:line="480" w:lineRule="auto"/>
      </w:pPr>
      <w:r w:rsidRPr="003F035D">
        <w:br w:type="page"/>
      </w:r>
      <w:r w:rsidRPr="003F035D">
        <w:rPr>
          <w:b/>
        </w:rPr>
        <w:lastRenderedPageBreak/>
        <w:t>Introduction</w:t>
      </w:r>
    </w:p>
    <w:p w:rsidR="00A2162C" w:rsidRPr="003F035D" w:rsidRDefault="00B14228" w:rsidP="007F5682">
      <w:pPr>
        <w:spacing w:after="240" w:line="480" w:lineRule="auto"/>
        <w:jc w:val="both"/>
      </w:pPr>
      <w:r w:rsidRPr="003F035D">
        <w:t>Cranial cruciate ligament disease is a major source of morbidity in the dog, leading to severe osteoarthritis of the stifle joint</w:t>
      </w:r>
      <w:r w:rsidR="00D46F20" w:rsidRPr="003F035D">
        <w:t>.</w:t>
      </w:r>
      <w:r w:rsidR="00F34018" w:rsidRPr="003F035D">
        <w:fldChar w:fldCharType="begin"/>
      </w:r>
      <w:r w:rsidR="00D06DA4">
        <w:instrText xml:space="preserve"> ADDIN EN.CITE &lt;EndNote&gt;&lt;Cite&gt;&lt;Author&gt;Bennett&lt;/Author&gt;&lt;Year&gt;1988&lt;/Year&gt;&lt;RecNum&gt;8241&lt;/RecNum&gt;&lt;DisplayText&gt;(1)&lt;/DisplayText&gt;&lt;record&gt;&lt;rec-number&gt;8241&lt;/rec-number&gt;&lt;foreign-keys&gt;&lt;key app="EN" db-id="a9wtxaesa5rdfrear9b5reduwaevsaxtvs5w" timestamp="0"&gt;8241&lt;/key&gt;&lt;/foreign-keys&gt;&lt;ref-type name="Journal Article"&gt;17&lt;/ref-type&gt;&lt;contributors&gt;&lt;authors&gt;&lt;author&gt;Bennett, D.&lt;/author&gt;&lt;author&gt;Tennant, B.&lt;/author&gt;&lt;author&gt;Lewis, D. G.&lt;/author&gt;&lt;author&gt;Baughan, J.&lt;/author&gt;&lt;author&gt;May, C.&lt;/author&gt;&lt;author&gt;Carter, S.&lt;/author&gt;&lt;/authors&gt;&lt;/contributors&gt;&lt;auth-address&gt;Bennett, D&amp;#xD;Univ Liverpool,Small Anim Hosp,Dept Vet Clin Sci,Arthrit Res Grp,Crown St,Liverpool L7 7ex,England&amp;#xD;Univ Liverpool,Small Anim Hosp,Dept Vet Clin Sci,Arthrit Res Grp,Crown St,Liverpool L7 7ex,England&lt;/auth-address&gt;&lt;titles&gt;&lt;title&gt;A Reappraisal of Anterior Cruciate Ligament Disease in the Dog&lt;/title&gt;&lt;secondary-title&gt;Journal of Small Animal Practice&lt;/secondary-title&gt;&lt;alt-title&gt;J Small Anim Pract&lt;/alt-title&gt;&lt;/titles&gt;&lt;pages&gt;275-297&lt;/pages&gt;&lt;volume&gt;29&lt;/volume&gt;&lt;number&gt;5&lt;/number&gt;&lt;dates&gt;&lt;year&gt;1988&lt;/year&gt;&lt;pub-dates&gt;&lt;date&gt;May&lt;/date&gt;&lt;/pub-dates&gt;&lt;/dates&gt;&lt;isbn&gt;0022-4510&lt;/isbn&gt;&lt;accession-num&gt;ISI:A1988N402400003&lt;/accession-num&gt;&lt;urls&gt;&lt;related-urls&gt;&lt;url&gt;&amp;lt;Go to ISI&amp;gt;://A1988N402400003&lt;/url&gt;&lt;/related-urls&gt;&lt;/urls&gt;&lt;language&gt;English&lt;/language&gt;&lt;/record&gt;&lt;/Cite&gt;&lt;/EndNote&gt;</w:instrText>
      </w:r>
      <w:r w:rsidR="00F34018" w:rsidRPr="003F035D">
        <w:fldChar w:fldCharType="separate"/>
      </w:r>
      <w:r w:rsidR="00621083" w:rsidRPr="003F035D">
        <w:rPr>
          <w:noProof/>
        </w:rPr>
        <w:t>(</w:t>
      </w:r>
      <w:hyperlink w:anchor="_ENREF_1" w:tooltip="Bennett, 1988 #8241" w:history="1">
        <w:r w:rsidR="002833C4" w:rsidRPr="003F035D">
          <w:rPr>
            <w:noProof/>
          </w:rPr>
          <w:t>1</w:t>
        </w:r>
      </w:hyperlink>
      <w:r w:rsidR="00621083" w:rsidRPr="003F035D">
        <w:rPr>
          <w:noProof/>
        </w:rPr>
        <w:t>)</w:t>
      </w:r>
      <w:r w:rsidR="00F34018" w:rsidRPr="003F035D">
        <w:fldChar w:fldCharType="end"/>
      </w:r>
      <w:r w:rsidR="00A2162C" w:rsidRPr="003F035D">
        <w:t xml:space="preserve"> To date, the pathogenesis of this debilitating condition is poorly understood</w:t>
      </w:r>
      <w:r w:rsidR="00D46F20" w:rsidRPr="003F035D">
        <w:t>.</w:t>
      </w:r>
      <w:r w:rsidR="00F34018" w:rsidRPr="003F035D">
        <w:fldChar w:fldCharType="begin">
          <w:fldData xml:space="preserve">PEVuZE5vdGU+PENpdGU+PEF1dGhvcj5Db21lcmZvcmQ8L0F1dGhvcj48WWVhcj4yMDExPC9ZZWFy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</w:fldData>
        </w:fldChar>
      </w:r>
      <w:r w:rsidR="00621083" w:rsidRPr="003F035D">
        <w:instrText xml:space="preserve"> ADDIN EN.CITE </w:instrText>
      </w:r>
      <w:r w:rsidR="00621083" w:rsidRPr="003F035D">
        <w:fldChar w:fldCharType="begin">
          <w:fldData xml:space="preserve">PEVuZE5vdGU+PENpdGU+PEF1dGhvcj5Db21lcmZvcmQ8L0F1dGhvcj48WWVhcj4yMDExPC9ZZWFy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</w:fldData>
        </w:fldChar>
      </w:r>
      <w:r w:rsidR="00621083" w:rsidRPr="003F035D">
        <w:instrText xml:space="preserve"> ADDIN EN.CITE.DATA </w:instrText>
      </w:r>
      <w:r w:rsidR="00621083" w:rsidRPr="003F035D">
        <w:fldChar w:fldCharType="end"/>
      </w:r>
      <w:r w:rsidR="00F34018" w:rsidRPr="003F035D">
        <w:fldChar w:fldCharType="separate"/>
      </w:r>
      <w:r w:rsidR="00621083" w:rsidRPr="003F035D">
        <w:rPr>
          <w:noProof/>
        </w:rPr>
        <w:t>(</w:t>
      </w:r>
      <w:hyperlink w:anchor="_ENREF_2" w:tooltip="Comerford, 2011 #72" w:history="1">
        <w:r w:rsidR="002833C4" w:rsidRPr="003F035D">
          <w:rPr>
            <w:noProof/>
          </w:rPr>
          <w:t>2</w:t>
        </w:r>
      </w:hyperlink>
      <w:r w:rsidR="00621083" w:rsidRPr="003F035D">
        <w:rPr>
          <w:noProof/>
        </w:rPr>
        <w:t xml:space="preserve">, </w:t>
      </w:r>
      <w:hyperlink w:anchor="_ENREF_3" w:tooltip="Cook, 2010 #8266" w:history="1">
        <w:r w:rsidR="002833C4" w:rsidRPr="003F035D">
          <w:rPr>
            <w:noProof/>
          </w:rPr>
          <w:t>3</w:t>
        </w:r>
      </w:hyperlink>
      <w:r w:rsidR="00621083" w:rsidRPr="003F035D">
        <w:rPr>
          <w:noProof/>
        </w:rPr>
        <w:t>)</w:t>
      </w:r>
      <w:r w:rsidR="00F34018" w:rsidRPr="003F035D">
        <w:fldChar w:fldCharType="end"/>
      </w:r>
      <w:r w:rsidR="00A2162C" w:rsidRPr="003F035D">
        <w:t xml:space="preserve"> In</w:t>
      </w:r>
      <w:r w:rsidR="003B2B9F" w:rsidRPr="003F035D">
        <w:t xml:space="preserve"> previous studies, we have suggested</w:t>
      </w:r>
      <w:r w:rsidR="00A2162C" w:rsidRPr="003F035D">
        <w:t xml:space="preserve"> that </w:t>
      </w:r>
      <w:r w:rsidR="001B0823" w:rsidRPr="003F035D">
        <w:t>cranial cruciate ligament</w:t>
      </w:r>
      <w:r w:rsidR="00702E20" w:rsidRPr="003F035D">
        <w:t>s</w:t>
      </w:r>
      <w:r w:rsidR="001B0823" w:rsidRPr="003F035D">
        <w:t xml:space="preserve"> from dog breeds at a high risk of ligament </w:t>
      </w:r>
      <w:r w:rsidR="00FE18B8" w:rsidRPr="003F035D">
        <w:t>disease</w:t>
      </w:r>
      <w:r w:rsidR="001B0823" w:rsidRPr="003F035D">
        <w:t xml:space="preserve"> </w:t>
      </w:r>
      <w:r w:rsidR="00F34018" w:rsidRPr="003F035D">
        <w:fldChar w:fldCharType="begin"/>
      </w:r>
      <w:r w:rsidR="00621083" w:rsidRPr="003F035D">
        <w:instrText xml:space="preserve"> ADDIN EN.CITE &lt;EndNote&gt;&lt;Cite&gt;&lt;Author&gt;Whitehair&lt;/Author&gt;&lt;Year&gt;1993&lt;/Year&gt;&lt;RecNum&gt;945&lt;/RecNum&gt;&lt;DisplayText&gt;(4)&lt;/DisplayText&gt;&lt;record&gt;&lt;rec-number&gt;945&lt;/rec-number&gt;&lt;foreign-keys&gt;&lt;key app="EN" db-id="evf9dtddlpvp2tesd5xvtaw6fvzxvaw9re5v"&gt;945&lt;/key&gt;&lt;/foreign-keys&gt;&lt;ref-type name="Journal Article"&gt;17&lt;/ref-type&gt;&lt;contributors&gt;&lt;authors&gt;&lt;author&gt;Whitehair, J. G.&lt;/author&gt;&lt;author&gt;Vasseur, P. B.&lt;/author&gt;&lt;author&gt;Willits, N. H.&lt;/author&gt;&lt;/authors&gt;&lt;/contributors&gt;&lt;auth-address&gt;Veterinary Medical Teaching Hospital, Department of Surgery, School of Veterinary Medicine, University of California, Davis 95616.&lt;/auth-address&gt;&lt;titles&gt;&lt;title&gt;Epidemiology of cranial cruciate ligament rupture in dogs&lt;/title&gt;&lt;secondary-title&gt;J Am Vet Med Assoc&lt;/secondary-title&gt;&lt;/titles&gt;&lt;periodical&gt;&lt;full-title&gt;J Am Vet Med Assoc&lt;/full-title&gt;&lt;/periodical&gt;&lt;pages&gt;1016-9&lt;/pages&gt;&lt;volume&gt;203&lt;/volume&gt;&lt;number&gt;7&lt;/number&gt;&lt;edition&gt;1993/10/01&lt;/edition&gt;&lt;keywords&gt;&lt;keyword&gt;Age Factors&lt;/keyword&gt;&lt;keyword&gt;Animals&lt;/keyword&gt;&lt;keyword&gt;Anterior Cruciate Ligament/*injuries&lt;/keyword&gt;&lt;keyword&gt;Breeding&lt;/keyword&gt;&lt;keyword&gt;Castration/veterinary&lt;/keyword&gt;&lt;keyword&gt;Dogs/*injuries&lt;/keyword&gt;&lt;keyword&gt;Female&lt;/keyword&gt;&lt;keyword&gt;Male&lt;/keyword&gt;&lt;keyword&gt;Prevalence&lt;/keyword&gt;&lt;keyword&gt;Retrospective Studies&lt;/keyword&gt;&lt;keyword&gt;Rupture&lt;/keyword&gt;&lt;keyword&gt;Sex Factors&lt;/keyword&gt;&lt;/keywords&gt;&lt;dates&gt;&lt;year&gt;1993&lt;/year&gt;&lt;pub-dates&gt;&lt;date&gt;Oct 1&lt;/date&gt;&lt;/pub-dates&gt;&lt;/dates&gt;&lt;isbn&gt;0003-1488 (Print)&amp;#xD;0003-1488 (Linking)&lt;/isbn&gt;&lt;accession-num&gt;8226247&lt;/accession-num&gt;&lt;urls&gt;&lt;related-urls&gt;&lt;url&gt;http://www.ncbi.nlm.nih.gov/pubmed/8226247&lt;/url&gt;&lt;/related-urls&gt;&lt;/urls&gt;&lt;language&gt;eng&lt;/language&gt;&lt;/record&gt;&lt;/Cite&gt;&lt;/EndNote&gt;</w:instrText>
      </w:r>
      <w:r w:rsidR="00F34018" w:rsidRPr="003F035D">
        <w:fldChar w:fldCharType="separate"/>
      </w:r>
      <w:r w:rsidR="00621083" w:rsidRPr="003F035D">
        <w:rPr>
          <w:noProof/>
        </w:rPr>
        <w:t>(</w:t>
      </w:r>
      <w:hyperlink w:anchor="_ENREF_4" w:tooltip="Whitehair, 1993 #945" w:history="1">
        <w:r w:rsidR="002833C4" w:rsidRPr="003F035D">
          <w:rPr>
            <w:noProof/>
          </w:rPr>
          <w:t>4</w:t>
        </w:r>
      </w:hyperlink>
      <w:r w:rsidR="00621083" w:rsidRPr="003F035D">
        <w:rPr>
          <w:noProof/>
        </w:rPr>
        <w:t>)</w:t>
      </w:r>
      <w:r w:rsidR="00F34018" w:rsidRPr="003F035D">
        <w:fldChar w:fldCharType="end"/>
      </w:r>
      <w:r w:rsidR="002366D3" w:rsidRPr="003F035D">
        <w:t xml:space="preserve"> </w:t>
      </w:r>
      <w:r w:rsidR="001B0823" w:rsidRPr="003F035D">
        <w:t xml:space="preserve">such as the Labrador </w:t>
      </w:r>
      <w:r w:rsidR="00702E20" w:rsidRPr="003F035D">
        <w:t>r</w:t>
      </w:r>
      <w:r w:rsidR="007F385E" w:rsidRPr="003F035D">
        <w:t>etriever</w:t>
      </w:r>
      <w:r w:rsidR="001B0823" w:rsidRPr="003F035D">
        <w:t xml:space="preserve">, have </w:t>
      </w:r>
      <w:r w:rsidR="00A2162C" w:rsidRPr="003F035D">
        <w:t>al</w:t>
      </w:r>
      <w:r w:rsidR="003B2B9F" w:rsidRPr="003F035D">
        <w:t>tered extracellular matrix</w:t>
      </w:r>
      <w:r w:rsidR="00A2162C" w:rsidRPr="003F035D">
        <w:t xml:space="preserve"> metabolism</w:t>
      </w:r>
      <w:r w:rsidR="00473F1D" w:rsidRPr="003F035D">
        <w:t xml:space="preserve"> compared to low risk breeds</w:t>
      </w:r>
      <w:r w:rsidR="00D46F20" w:rsidRPr="003F035D">
        <w:t>.</w:t>
      </w:r>
      <w:r w:rsidR="00F34018" w:rsidRPr="003F035D">
        <w:fldChar w:fldCharType="begin"/>
      </w:r>
      <w:r w:rsidR="00D06DA4">
        <w:instrText xml:space="preserve"> ADDIN EN.CITE &lt;EndNote&gt;&lt;Cite&gt;&lt;Author&gt;Comerford&lt;/Author&gt;&lt;Year&gt;2006&lt;/Year&gt;&lt;RecNum&gt;94&lt;/RecNum&gt;&lt;DisplayText&gt;(5)&lt;/DisplayText&gt;&lt;record&gt;&lt;rec-number&gt;94&lt;/rec-number&gt;&lt;foreign-keys&gt;&lt;key app="EN" db-id="a9wtxaesa5rdfrear9b5reduwaevsaxtvs5w" timestamp="0"&gt;94&lt;/key&gt;&lt;/foreign-keys&gt;&lt;ref-type name="Journal Article"&gt;17&lt;/ref-type&gt;&lt;contributors&gt;&lt;authors&gt;&lt;author&gt;Comerford, E. J.&lt;/author&gt;&lt;author&gt;Tarlton, J. F.&lt;/author&gt;&lt;author&gt;Wales, A.&lt;/author&gt;&lt;author&gt;Bailey, A. J.&lt;/author&gt;&lt;author&gt;Innes, J. F.&lt;/author&gt;&lt;/authors&gt;&lt;/contributors&gt;&lt;auth-address&gt;Department of Clinical Veterinary Science, University of Bristol, Langford, Bristol BS40 5DU, UK.&lt;/auth-address&gt;&lt;titles&gt;&lt;title&gt;Ultrastructural differences in cranial cruciate ligaments from dogs of two breeds with a differing predisposition to ligament degeneration and rupture&lt;/title&gt;&lt;secondary-title&gt;J Comp Pathol&lt;/secondary-title&gt;&lt;/titles&gt;&lt;pages&gt;8-16&lt;/pages&gt;&lt;volume&gt;134&lt;/volume&gt;&lt;number&gt;1&lt;/number&gt;&lt;edition&gt;2005/12/07&lt;/edition&gt;&lt;keywords&gt;&lt;keyword&gt;Animals&lt;/keyword&gt;&lt;keyword&gt;Anterior Cruciate Ligament/physiology/*ultrastructure&lt;/keyword&gt;&lt;keyword&gt;Disease Susceptibility&lt;/keyword&gt;&lt;keyword&gt;Dogs/*anatomy &amp;amp; histology&lt;/keyword&gt;&lt;keyword&gt;Female&lt;/keyword&gt;&lt;keyword&gt;Fibrillar Collagens/chemistry&lt;/keyword&gt;&lt;keyword&gt;Fibrocartilage/*ultrastructure&lt;/keyword&gt;&lt;keyword&gt;Male&lt;/keyword&gt;&lt;keyword&gt;Rupture/pathology/*veterinary&lt;/keyword&gt;&lt;keyword&gt;Species Specificity&lt;/keyword&gt;&lt;/keywords&gt;&lt;dates&gt;&lt;year&gt;2006&lt;/year&gt;&lt;pub-dates&gt;&lt;date&gt;Jan&lt;/date&gt;&lt;/pub-dates&gt;&lt;/dates&gt;&lt;isbn&gt;0021-9975 (Print)&lt;/isbn&gt;&lt;accession-num&gt;16330041&lt;/accession-num&gt;&lt;urls&gt;&lt;related-urls&gt;&lt;url&gt;http://www.ncbi.nlm.nih.gov/entrez/query.fcgi?cmd=Retrieve&amp;amp;db=PubMed&amp;amp;dopt=Citation&amp;amp;list_uids=16330041&lt;/url&gt;&lt;/related-urls&gt;&lt;/urls&gt;&lt;electronic-resource-num&gt;S0021-9975(05)00072-1 [pii]&amp;#xD;10.1016/j.jcpa.2005.06.004&lt;/electronic-resource-num&gt;&lt;language&gt;eng&lt;/language&gt;&lt;/record&gt;&lt;/Cite&gt;&lt;/EndNote&gt;</w:instrText>
      </w:r>
      <w:r w:rsidR="00F34018" w:rsidRPr="003F035D">
        <w:fldChar w:fldCharType="separate"/>
      </w:r>
      <w:r w:rsidR="00621083" w:rsidRPr="003F035D">
        <w:rPr>
          <w:noProof/>
        </w:rPr>
        <w:t>(</w:t>
      </w:r>
      <w:hyperlink w:anchor="_ENREF_5" w:tooltip="Comerford, 2006 #94" w:history="1">
        <w:r w:rsidR="002833C4" w:rsidRPr="003F035D">
          <w:rPr>
            <w:noProof/>
          </w:rPr>
          <w:t>5</w:t>
        </w:r>
      </w:hyperlink>
      <w:r w:rsidR="00621083" w:rsidRPr="003F035D">
        <w:rPr>
          <w:noProof/>
        </w:rPr>
        <w:t>)</w:t>
      </w:r>
      <w:r w:rsidR="00F34018" w:rsidRPr="003F035D">
        <w:fldChar w:fldCharType="end"/>
      </w:r>
      <w:r w:rsidR="00A2162C" w:rsidRPr="003F035D">
        <w:t xml:space="preserve"> Histological changes within the </w:t>
      </w:r>
      <w:r w:rsidR="003B2B9F" w:rsidRPr="003F035D">
        <w:t>cranial cruciate ligament</w:t>
      </w:r>
      <w:r w:rsidR="00A2162C" w:rsidRPr="003F035D">
        <w:t xml:space="preserve"> such as loss of collagen architecture, </w:t>
      </w:r>
      <w:proofErr w:type="spellStart"/>
      <w:r w:rsidR="001B0823" w:rsidRPr="003F035D">
        <w:t>chondrogenic</w:t>
      </w:r>
      <w:proofErr w:type="spellEnd"/>
      <w:r w:rsidR="001B0823" w:rsidRPr="003F035D">
        <w:t xml:space="preserve"> change and </w:t>
      </w:r>
      <w:r w:rsidR="00A2162C" w:rsidRPr="003F035D">
        <w:t xml:space="preserve">loss of ligament cells are considered degenerative </w:t>
      </w:r>
      <w:r w:rsidR="001B0823" w:rsidRPr="003F035D">
        <w:t>in the dog and in other comparative species</w:t>
      </w:r>
      <w:r w:rsidR="00D46F20" w:rsidRPr="003F035D">
        <w:t>.</w:t>
      </w:r>
      <w:r w:rsidR="00F34018" w:rsidRPr="003F035D">
        <w:fldChar w:fldCharType="begin">
          <w:fldData xml:space="preserve">PEVuZE5vdGU+PENpdGU+PEF1dGhvcj5IYXNlZ2F3YTwvQXV0aG9yPjxZZWFyPjIwMTM8L1llYXI+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</w:fldData>
        </w:fldChar>
      </w:r>
      <w:r w:rsidR="00621083" w:rsidRPr="003F035D">
        <w:instrText xml:space="preserve"> ADDIN EN.CITE </w:instrText>
      </w:r>
      <w:r w:rsidR="00621083" w:rsidRPr="003F035D">
        <w:fldChar w:fldCharType="begin">
          <w:fldData xml:space="preserve">PEVuZE5vdGU+PENpdGU+PEF1dGhvcj5IYXNlZ2F3YTwvQXV0aG9yPjxZZWFyPjIwMTM8L1llYXI+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</w:fldData>
        </w:fldChar>
      </w:r>
      <w:r w:rsidR="00621083" w:rsidRPr="003F035D">
        <w:instrText xml:space="preserve"> ADDIN EN.CITE.DATA </w:instrText>
      </w:r>
      <w:r w:rsidR="00621083" w:rsidRPr="003F035D">
        <w:fldChar w:fldCharType="end"/>
      </w:r>
      <w:r w:rsidR="00F34018" w:rsidRPr="003F035D">
        <w:fldChar w:fldCharType="separate"/>
      </w:r>
      <w:r w:rsidR="00621083" w:rsidRPr="003F035D">
        <w:rPr>
          <w:noProof/>
        </w:rPr>
        <w:t>(</w:t>
      </w:r>
      <w:hyperlink w:anchor="_ENREF_6" w:tooltip="Hasegawa, 2013 #9374" w:history="1">
        <w:r w:rsidR="002833C4" w:rsidRPr="003F035D">
          <w:rPr>
            <w:noProof/>
          </w:rPr>
          <w:t>6-8</w:t>
        </w:r>
      </w:hyperlink>
      <w:r w:rsidR="00621083" w:rsidRPr="003F035D">
        <w:rPr>
          <w:noProof/>
        </w:rPr>
        <w:t>)</w:t>
      </w:r>
      <w:r w:rsidR="00F34018" w:rsidRPr="003F035D">
        <w:fldChar w:fldCharType="end"/>
      </w:r>
      <w:r w:rsidR="00A2162C" w:rsidRPr="003F035D">
        <w:t xml:space="preserve"> However such changes are seen in both the L</w:t>
      </w:r>
      <w:r w:rsidR="001B0823" w:rsidRPr="003F035D">
        <w:t xml:space="preserve">abrador </w:t>
      </w:r>
      <w:r w:rsidR="00911410" w:rsidRPr="003F035D">
        <w:t>r</w:t>
      </w:r>
      <w:r w:rsidR="007F385E" w:rsidRPr="003F035D">
        <w:t>etriever</w:t>
      </w:r>
      <w:r w:rsidR="001B0823" w:rsidRPr="003F035D">
        <w:t xml:space="preserve"> and in the </w:t>
      </w:r>
      <w:r w:rsidR="00702E20" w:rsidRPr="003F035D">
        <w:t>g</w:t>
      </w:r>
      <w:r w:rsidR="00EF6C8B" w:rsidRPr="003F035D">
        <w:t>reyhound</w:t>
      </w:r>
      <w:r w:rsidR="00A2162C" w:rsidRPr="003F035D">
        <w:t xml:space="preserve">, a breed with a low </w:t>
      </w:r>
      <w:r w:rsidR="007451B1" w:rsidRPr="003F035D">
        <w:t>risk</w:t>
      </w:r>
      <w:r w:rsidR="00A2162C" w:rsidRPr="003F035D">
        <w:t xml:space="preserve"> of </w:t>
      </w:r>
      <w:r w:rsidR="003B2B9F" w:rsidRPr="003F035D">
        <w:t xml:space="preserve">cranial cruciate ligament </w:t>
      </w:r>
      <w:r w:rsidR="00FE18B8" w:rsidRPr="003F035D">
        <w:t>disease</w:t>
      </w:r>
      <w:r w:rsidR="00A2162C" w:rsidRPr="003F035D">
        <w:t xml:space="preserve"> </w:t>
      </w:r>
      <w:r w:rsidR="00F34018" w:rsidRPr="003F035D">
        <w:fldChar w:fldCharType="begin"/>
      </w:r>
      <w:r w:rsidR="00D06DA4">
        <w:instrText xml:space="preserve"> ADDIN EN.CITE &lt;EndNote&gt;&lt;Cite&gt;&lt;Author&gt;Comerford&lt;/Author&gt;&lt;Year&gt;2006&lt;/Year&gt;&lt;RecNum&gt;94&lt;/RecNum&gt;&lt;DisplayText&gt;(5)&lt;/DisplayText&gt;&lt;record&gt;&lt;rec-number&gt;94&lt;/rec-number&gt;&lt;foreign-keys&gt;&lt;key app="EN" db-id="a9wtxaesa5rdfrear9b5reduwaevsaxtvs5w" timestamp="0"&gt;94&lt;/key&gt;&lt;/foreign-keys&gt;&lt;ref-type name="Journal Article"&gt;17&lt;/ref-type&gt;&lt;contributors&gt;&lt;authors&gt;&lt;author&gt;Comerford, E. J.&lt;/author&gt;&lt;author&gt;Tarlton, J. F.&lt;/author&gt;&lt;author&gt;Wales, A.&lt;/author&gt;&lt;author&gt;Bailey, A. J.&lt;/author&gt;&lt;author&gt;Innes, J. F.&lt;/author&gt;&lt;/authors&gt;&lt;/contributors&gt;&lt;auth-address&gt;Department of Clinical Veterinary Science, University of Bristol, Langford, Bristol BS40 5DU, UK.&lt;/auth-address&gt;&lt;titles&gt;&lt;title&gt;Ultrastructural differences in cranial cruciate ligaments from dogs of two breeds with a differing predisposition to ligament degeneration and rupture&lt;/title&gt;&lt;secondary-title&gt;J Comp Pathol&lt;/secondary-title&gt;&lt;/titles&gt;&lt;pages&gt;8-16&lt;/pages&gt;&lt;volume&gt;134&lt;/volume&gt;&lt;number&gt;1&lt;/number&gt;&lt;edition&gt;2005/12/07&lt;/edition&gt;&lt;keywords&gt;&lt;keyword&gt;Animals&lt;/keyword&gt;&lt;keyword&gt;Anterior Cruciate Ligament/physiology/*ultrastructure&lt;/keyword&gt;&lt;keyword&gt;Disease Susceptibility&lt;/keyword&gt;&lt;keyword&gt;Dogs/*anatomy &amp;amp; histology&lt;/keyword&gt;&lt;keyword&gt;Female&lt;/keyword&gt;&lt;keyword&gt;Fibrillar Collagens/chemistry&lt;/keyword&gt;&lt;keyword&gt;Fibrocartilage/*ultrastructure&lt;/keyword&gt;&lt;keyword&gt;Male&lt;/keyword&gt;&lt;keyword&gt;Rupture/pathology/*veterinary&lt;/keyword&gt;&lt;keyword&gt;Species Specificity&lt;/keyword&gt;&lt;/keywords&gt;&lt;dates&gt;&lt;year&gt;2006&lt;/year&gt;&lt;pub-dates&gt;&lt;date&gt;Jan&lt;/date&gt;&lt;/pub-dates&gt;&lt;/dates&gt;&lt;isbn&gt;0021-9975 (Print)&lt;/isbn&gt;&lt;accession-num&gt;16330041&lt;/accession-num&gt;&lt;urls&gt;&lt;related-urls&gt;&lt;url&gt;http://www.ncbi.nlm.nih.gov/entrez/query.fcgi?cmd=Retrieve&amp;amp;db=PubMed&amp;amp;dopt=Citation&amp;amp;list_uids=16330041&lt;/url&gt;&lt;/related-urls&gt;&lt;/urls&gt;&lt;electronic-resource-num&gt;S0021-9975(05)00072-1 [pii]&amp;#xD;10.1016/j.jcpa.2005.06.004&lt;/electronic-resource-num&gt;&lt;language&gt;eng&lt;/language&gt;&lt;/record&gt;&lt;/Cite&gt;&lt;/EndNote&gt;</w:instrText>
      </w:r>
      <w:r w:rsidR="00F34018" w:rsidRPr="003F035D">
        <w:fldChar w:fldCharType="separate"/>
      </w:r>
      <w:r w:rsidR="00621083" w:rsidRPr="003F035D">
        <w:rPr>
          <w:noProof/>
        </w:rPr>
        <w:t>(</w:t>
      </w:r>
      <w:hyperlink w:anchor="_ENREF_5" w:tooltip="Comerford, 2006 #94" w:history="1">
        <w:r w:rsidR="002833C4" w:rsidRPr="003F035D">
          <w:rPr>
            <w:noProof/>
          </w:rPr>
          <w:t>5</w:t>
        </w:r>
      </w:hyperlink>
      <w:r w:rsidR="00621083" w:rsidRPr="003F035D">
        <w:rPr>
          <w:noProof/>
        </w:rPr>
        <w:t>)</w:t>
      </w:r>
      <w:r w:rsidR="00F34018" w:rsidRPr="003F035D">
        <w:fldChar w:fldCharType="end"/>
      </w:r>
      <w:r w:rsidR="00A2162C" w:rsidRPr="003F035D">
        <w:t xml:space="preserve"> and these changes may reflect an healin</w:t>
      </w:r>
      <w:r w:rsidR="00804D67" w:rsidRPr="003F035D">
        <w:t xml:space="preserve">g response to </w:t>
      </w:r>
      <w:proofErr w:type="spellStart"/>
      <w:r w:rsidR="00804D67" w:rsidRPr="003F035D">
        <w:t>microinjury</w:t>
      </w:r>
      <w:proofErr w:type="spellEnd"/>
      <w:r w:rsidR="00804D67" w:rsidRPr="003F035D">
        <w:t xml:space="preserve"> in an exercising breed such as the racing</w:t>
      </w:r>
      <w:r w:rsidR="00A2162C" w:rsidRPr="003F035D">
        <w:t xml:space="preserve"> </w:t>
      </w:r>
      <w:r w:rsidR="00702E20" w:rsidRPr="003F035D">
        <w:t>g</w:t>
      </w:r>
      <w:r w:rsidR="00EF6C8B" w:rsidRPr="003F035D">
        <w:t>reyhound</w:t>
      </w:r>
      <w:r w:rsidR="00220560" w:rsidRPr="003F035D">
        <w:t>.</w:t>
      </w:r>
      <w:r w:rsidR="00D06DA4">
        <w:t xml:space="preserve"> </w:t>
      </w:r>
      <w:r w:rsidR="00D06DA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D06DA4">
        <w:instrText xml:space="preserve"> ADDIN EN.CITE </w:instrText>
      </w:r>
      <w:r w:rsidR="00D06DA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D06DA4">
        <w:instrText xml:space="preserve"> ADDIN EN.CITE.DATA </w:instrText>
      </w:r>
      <w:r w:rsidR="00D06DA4">
        <w:fldChar w:fldCharType="end"/>
      </w:r>
      <w:r w:rsidR="00D06DA4">
        <w:fldChar w:fldCharType="separate"/>
      </w:r>
      <w:r w:rsidR="00D06DA4">
        <w:rPr>
          <w:noProof/>
        </w:rPr>
        <w:t>(</w:t>
      </w:r>
      <w:hyperlink w:anchor="_ENREF_9" w:tooltip="Smith, 2014 #9165" w:history="1">
        <w:r w:rsidR="002833C4">
          <w:rPr>
            <w:noProof/>
          </w:rPr>
          <w:t>9</w:t>
        </w:r>
      </w:hyperlink>
      <w:r w:rsidR="00D06DA4">
        <w:rPr>
          <w:noProof/>
        </w:rPr>
        <w:t>)</w:t>
      </w:r>
      <w:r w:rsidR="00D06DA4">
        <w:fldChar w:fldCharType="end"/>
      </w:r>
      <w:r w:rsidR="000B491C" w:rsidRPr="003F035D">
        <w:t xml:space="preserve"> </w:t>
      </w:r>
    </w:p>
    <w:p w:rsidR="00A2162C" w:rsidRPr="003F035D" w:rsidRDefault="00A2162C" w:rsidP="007F5682">
      <w:pPr>
        <w:spacing w:after="240" w:line="480" w:lineRule="auto"/>
        <w:ind w:firstLine="720"/>
        <w:jc w:val="both"/>
      </w:pPr>
    </w:p>
    <w:p w:rsidR="00A2162C" w:rsidRPr="003F035D" w:rsidRDefault="00A2162C" w:rsidP="007F5682">
      <w:pPr>
        <w:spacing w:after="240" w:line="480" w:lineRule="auto"/>
        <w:jc w:val="both"/>
      </w:pPr>
      <w:proofErr w:type="spellStart"/>
      <w:r w:rsidRPr="003F035D">
        <w:t>Microfibrils</w:t>
      </w:r>
      <w:proofErr w:type="spellEnd"/>
      <w:r w:rsidRPr="003F035D">
        <w:t xml:space="preserve"> are polymers of </w:t>
      </w:r>
      <w:proofErr w:type="spellStart"/>
      <w:r w:rsidRPr="003F035D">
        <w:t>fibrillins</w:t>
      </w:r>
      <w:proofErr w:type="spellEnd"/>
      <w:r w:rsidRPr="003F035D">
        <w:t xml:space="preserve"> 1 and 2 and bundles of </w:t>
      </w:r>
      <w:proofErr w:type="spellStart"/>
      <w:r w:rsidRPr="003F035D">
        <w:t>microfibrils</w:t>
      </w:r>
      <w:proofErr w:type="spellEnd"/>
      <w:r w:rsidRPr="003F035D">
        <w:t xml:space="preserve"> are known as </w:t>
      </w:r>
      <w:proofErr w:type="spellStart"/>
      <w:r w:rsidRPr="003F035D">
        <w:t>oxytalan</w:t>
      </w:r>
      <w:proofErr w:type="spellEnd"/>
      <w:r w:rsidRPr="003F035D">
        <w:t xml:space="preserve"> </w:t>
      </w:r>
      <w:r w:rsidR="006C403A" w:rsidRPr="003F035D">
        <w:t>fiber</w:t>
      </w:r>
      <w:r w:rsidRPr="003F035D">
        <w:t>s</w:t>
      </w:r>
      <w:r w:rsidR="00220560" w:rsidRPr="003F035D">
        <w:t>.</w:t>
      </w:r>
      <w:r w:rsidR="00F34018" w:rsidRPr="003F035D">
        <w:fldChar w:fldCharType="begin"/>
      </w:r>
      <w:r w:rsidR="00D06DA4">
        <w:instrText xml:space="preserve"> ADDIN EN.CITE &lt;EndNote&gt;&lt;Cite&gt;&lt;Author&gt;Kielty&lt;/Author&gt;&lt;Year&gt;2002&lt;/Year&gt;&lt;RecNum&gt;705&lt;/RecNum&gt;&lt;DisplayText&gt;(10)&lt;/DisplayText&gt;&lt;record&gt;&lt;rec-number&gt;705&lt;/rec-number&gt;&lt;foreign-keys&gt;&lt;key app="EN" db-id="a9wtxaesa5rdfrear9b5reduwaevsaxtvs5w" timestamp="0"&gt;705&lt;/key&gt;&lt;/foreign-keys&gt;&lt;ref-type name="Journal Article"&gt;17&lt;/ref-type&gt;&lt;contributors&gt;&lt;authors&gt;&lt;author&gt;Kielty, C. M.&lt;/author&gt;&lt;author&gt;Sherratt, M. J.&lt;/author&gt;&lt;author&gt;Shuttleworth, C. A.&lt;/author&gt;&lt;/authors&gt;&lt;/contributors&gt;&lt;auth-address&gt;School of Medicine, University of Manchester, UK. cay.kielty@man.ac.uk&lt;/auth-address&gt;&lt;titles&gt;&lt;title&gt;Elastic fibres&lt;/title&gt;&lt;secondary-title&gt;J Cell Sci&lt;/secondary-title&gt;&lt;/titles&gt;&lt;pages&gt;2817-28&lt;/pages&gt;&lt;volume&gt;115&lt;/volume&gt;&lt;number&gt;Pt 14&lt;/number&gt;&lt;edition&gt;2002/06/26&lt;/edition&gt;&lt;keywords&gt;&lt;keyword&gt;Animals&lt;/keyword&gt;&lt;keyword&gt;Elastic Tissue/*metabolism/ultrastructure&lt;/keyword&gt;&lt;keyword&gt;Elastin/*metabolism/ultrastructure&lt;/keyword&gt;&lt;keyword&gt;Extracellular Matrix/*metabolism/ultrastructure&lt;/keyword&gt;&lt;keyword&gt;Humans&lt;/keyword&gt;&lt;keyword&gt;Microfibrils/*metabolism/ultrastructure&lt;/keyword&gt;&lt;keyword&gt;Microfilament Proteins/metabolism/ultrastructure&lt;/keyword&gt;&lt;keyword&gt;Models, Animal&lt;/keyword&gt;&lt;keyword&gt;Molecular Structure&lt;/keyword&gt;&lt;keyword&gt;Protein Structure, Tertiary/physiology&lt;/keyword&gt;&lt;/keywords&gt;&lt;dates&gt;&lt;year&gt;2002&lt;/year&gt;&lt;pub-dates&gt;&lt;date&gt;Jul 15&lt;/date&gt;&lt;/pub-dates&gt;&lt;/dates&gt;&lt;isbn&gt;0021-9533 (Print)&lt;/isbn&gt;&lt;accession-num&gt;12082143&lt;/accession-num&gt;&lt;urls&gt;&lt;related-urls&gt;&lt;url&gt;http://www.ncbi.nlm.nih.gov/entrez/query.fcgi?cmd=Retrieve&amp;amp;db=PubMed&amp;amp;dopt=Citation&amp;amp;list_uids=12082143&lt;/url&gt;&lt;/related-urls&gt;&lt;/urls&gt;&lt;language&gt;eng&lt;/language&gt;&lt;/record&gt;&lt;/Cite&gt;&lt;/EndNote&gt;</w:instrText>
      </w:r>
      <w:r w:rsidR="00F34018" w:rsidRPr="003F035D">
        <w:fldChar w:fldCharType="separate"/>
      </w:r>
      <w:r w:rsidR="00D06DA4">
        <w:rPr>
          <w:noProof/>
        </w:rPr>
        <w:t>(</w:t>
      </w:r>
      <w:hyperlink w:anchor="_ENREF_10" w:tooltip="Kielty, 2002 #705" w:history="1">
        <w:r w:rsidR="002833C4">
          <w:rPr>
            <w:noProof/>
          </w:rPr>
          <w:t>10</w:t>
        </w:r>
      </w:hyperlink>
      <w:r w:rsidR="00D06DA4">
        <w:rPr>
          <w:noProof/>
        </w:rPr>
        <w:t>)</w:t>
      </w:r>
      <w:r w:rsidR="00F34018" w:rsidRPr="003F035D">
        <w:fldChar w:fldCharType="end"/>
      </w:r>
      <w:r w:rsidRPr="003F035D">
        <w:t xml:space="preserve"> Elastin </w:t>
      </w:r>
      <w:r w:rsidR="006C403A" w:rsidRPr="003F035D">
        <w:t>fiber</w:t>
      </w:r>
      <w:r w:rsidRPr="003F035D">
        <w:t xml:space="preserve">s comprise an outer scaffold of </w:t>
      </w:r>
      <w:proofErr w:type="spellStart"/>
      <w:r w:rsidRPr="003F035D">
        <w:t>microfibrils</w:t>
      </w:r>
      <w:proofErr w:type="spellEnd"/>
      <w:r w:rsidRPr="003F035D">
        <w:t xml:space="preserve"> with a central cross-linked core of elastin with many other associated molecules</w:t>
      </w:r>
      <w:r w:rsidR="00220560" w:rsidRPr="003F035D">
        <w:t>.</w:t>
      </w:r>
      <w:r w:rsidR="00F34018" w:rsidRPr="003F035D">
        <w:fldChar w:fldCharType="begin"/>
      </w:r>
      <w:r w:rsidR="00D06DA4">
        <w:instrText xml:space="preserve"> ADDIN EN.CITE &lt;EndNote&gt;&lt;Cite&gt;&lt;Author&gt;Kielty&lt;/Author&gt;&lt;Year&gt;2006&lt;/Year&gt;&lt;RecNum&gt;1049&lt;/RecNum&gt;&lt;DisplayText&gt;(11)&lt;/DisplayText&gt;&lt;record&gt;&lt;rec-number&gt;1049&lt;/rec-number&gt;&lt;foreign-keys&gt;&lt;key app="EN" db-id="a9wtxaesa5rdfrear9b5reduwaevsaxtvs5w" timestamp="0"&gt;1049&lt;/key&gt;&lt;/foreign-keys&gt;&lt;ref-type name="Journal Article"&gt;17&lt;/ref-type&gt;&lt;contributors&gt;&lt;authors&gt;&lt;author&gt;Kielty, C. M.&lt;/author&gt;&lt;/authors&gt;&lt;/contributors&gt;&lt;auth-address&gt;Wellcome Trust Centre for Cell-Matrix Research, and UK Centre for Tissue Engineering, Faculty of Life Sciences, University of Manchester, Manchester, M13 9PT, UK. cay.kielty@manchester.ac.uk&lt;/auth-address&gt;&lt;titles&gt;&lt;title&gt;Elastic fibres in health and disease&lt;/title&gt;&lt;secondary-title&gt;Expert Rev Mol Med&lt;/secondary-title&gt;&lt;/titles&gt;&lt;pages&gt;1-23&lt;/pages&gt;&lt;volume&gt;8&lt;/volume&gt;&lt;number&gt;19&lt;/number&gt;&lt;edition&gt;2006/08/09&lt;/edition&gt;&lt;keywords&gt;&lt;keyword&gt;Animals&lt;/keyword&gt;&lt;keyword&gt;Aortic Stenosis, Supravalvular/genetics&lt;/keyword&gt;&lt;keyword&gt;Connective Tissue/*physiology&lt;/keyword&gt;&lt;keyword&gt;Connective Tissue Diseases/*genetics&lt;/keyword&gt;&lt;keyword&gt;Elastic Tissue&lt;/keyword&gt;&lt;keyword&gt;Elastin/metabolism&lt;/keyword&gt;&lt;keyword&gt;Extracellular Matrix/*metabolism&lt;/keyword&gt;&lt;keyword&gt;Extracellular Matrix Proteins/metabolism&lt;/keyword&gt;&lt;keyword&gt;Humans&lt;/keyword&gt;&lt;keyword&gt;Marfan Syndrome/genetics&lt;/keyword&gt;&lt;keyword&gt;Mice&lt;/keyword&gt;&lt;keyword&gt;Microfilament Proteins/metabolism&lt;/keyword&gt;&lt;keyword&gt;Models, Biological&lt;/keyword&gt;&lt;keyword&gt;Recombinant Proteins/metabolism&lt;/keyword&gt;&lt;keyword&gt;Time Factors&lt;/keyword&gt;&lt;keyword&gt;Tissue Distribution&lt;/keyword&gt;&lt;/keywords&gt;&lt;dates&gt;&lt;year&gt;2006&lt;/year&gt;&lt;/dates&gt;&lt;isbn&gt;1462-3994 (Electronic)&lt;/isbn&gt;&lt;accession-num&gt;16893474&lt;/accession-num&gt;&lt;urls&gt;&lt;related-urls&gt;&lt;url&gt;http://www.ncbi.nlm.nih.gov/entrez/query.fcgi?cmd=Retrieve&amp;amp;db=PubMed&amp;amp;dopt=Citation&amp;amp;list_uids=16893474&lt;/url&gt;&lt;/related-urls&gt;&lt;/urls&gt;&lt;electronic-resource-num&gt;S146239940600007X [pii]&amp;#xD;10.1017/S146239940600007X&lt;/electronic-resource-num&gt;&lt;language&gt;eng&lt;/language&gt;&lt;/record&gt;&lt;/Cite&gt;&lt;/EndNote&gt;</w:instrText>
      </w:r>
      <w:r w:rsidR="00F34018" w:rsidRPr="003F035D">
        <w:fldChar w:fldCharType="separate"/>
      </w:r>
      <w:r w:rsidR="00D06DA4">
        <w:rPr>
          <w:noProof/>
        </w:rPr>
        <w:t>(</w:t>
      </w:r>
      <w:hyperlink w:anchor="_ENREF_11" w:tooltip="Kielty, 2006 #1049" w:history="1">
        <w:r w:rsidR="002833C4">
          <w:rPr>
            <w:noProof/>
          </w:rPr>
          <w:t>11</w:t>
        </w:r>
      </w:hyperlink>
      <w:r w:rsidR="00D06DA4">
        <w:rPr>
          <w:noProof/>
        </w:rPr>
        <w:t>)</w:t>
      </w:r>
      <w:r w:rsidR="00F34018" w:rsidRPr="003F035D">
        <w:fldChar w:fldCharType="end"/>
      </w:r>
      <w:r w:rsidRPr="003F035D">
        <w:t xml:space="preserve"> Collectively, </w:t>
      </w:r>
      <w:proofErr w:type="spellStart"/>
      <w:r w:rsidRPr="003F035D">
        <w:t>oxytalan</w:t>
      </w:r>
      <w:proofErr w:type="spellEnd"/>
      <w:r w:rsidRPr="003F035D">
        <w:t xml:space="preserve"> and elastin </w:t>
      </w:r>
      <w:r w:rsidR="006C403A" w:rsidRPr="003F035D">
        <w:t>fiber</w:t>
      </w:r>
      <w:r w:rsidRPr="003F035D">
        <w:t xml:space="preserve">s are referred to as elastic </w:t>
      </w:r>
      <w:r w:rsidR="006C403A" w:rsidRPr="003F035D">
        <w:t>fiber</w:t>
      </w:r>
      <w:r w:rsidRPr="003F035D">
        <w:t xml:space="preserve">s. Elastin has traditionally been considered a minor component of ligament tissue </w:t>
      </w:r>
      <w:r w:rsidR="00F34018" w:rsidRPr="003F035D">
        <w:fldChar w:fldCharType="begin"/>
      </w:r>
      <w:r w:rsidR="00D06DA4">
        <w:instrText xml:space="preserve"> ADDIN EN.CITE &lt;EndNote&gt;&lt;Cite&gt;&lt;Author&gt;Frank&lt;/Author&gt;&lt;Year&gt;2004&lt;/Year&gt;&lt;RecNum&gt;587&lt;/RecNum&gt;&lt;DisplayText&gt;(12)&lt;/DisplayText&gt;&lt;record&gt;&lt;rec-number&gt;587&lt;/rec-number&gt;&lt;foreign-keys&gt;&lt;key app="EN" db-id="a9wtxaesa5rdfrear9b5reduwaevsaxtvs5w" timestamp="0"&gt;587&lt;/key&gt;&lt;/foreign-keys&gt;&lt;ref-type name="Journal Article"&gt;17&lt;/ref-type&gt;&lt;contributors&gt;&lt;authors&gt;&lt;author&gt;Frank, C. B.&lt;/author&gt;&lt;/authors&gt;&lt;/contributors&gt;&lt;auth-address&gt;McCaig Centre for Joint Injury and Arthritis Research, University of Calgary, Calgary, Alberta, Canada. cfrank@ucalgary.ca&lt;/auth-address&gt;&lt;titles&gt;&lt;title&gt;Ligament structure, physiology and function&lt;/title&gt;&lt;secondary-title&gt;Journal of Musculoskeletal and Neuronal Interactions&lt;/secondary-title&gt;&lt;/titles&gt;&lt;periodical&gt;&lt;full-title&gt;Journal of Musculoskeletal and Neuronal Interactions&lt;/full-title&gt;&lt;/periodical&gt;&lt;pages&gt;199-201&lt;/pages&gt;&lt;volume&gt;4&lt;/volume&gt;&lt;number&gt;2&lt;/number&gt;&lt;edition&gt;2004/12/24&lt;/edition&gt;&lt;keywords&gt;&lt;keyword&gt;Biomechanics&lt;/keyword&gt;&lt;keyword&gt;Humans&lt;/keyword&gt;&lt;keyword&gt;Ligaments/*anatomy &amp;amp; histology/injuries/*physiology&lt;/keyword&gt;&lt;keyword&gt;Wound Healing/physiology&lt;/keyword&gt;&lt;/keywords&gt;&lt;dates&gt;&lt;year&gt;2004&lt;/year&gt;&lt;pub-dates&gt;&lt;date&gt;Jun&lt;/date&gt;&lt;/pub-dates&gt;&lt;/dates&gt;&lt;isbn&gt;1108-7161 (Print)&lt;/isbn&gt;&lt;accession-num&gt;15615126&lt;/accession-num&gt;&lt;urls&gt;&lt;related-urls&gt;&lt;url&gt;http://www.ncbi.nlm.nih.gov/entrez/query.fcgi?cmd=Retrieve&amp;amp;db=PubMed&amp;amp;dopt=Citation&amp;amp;list_uids=15615126&lt;/url&gt;&lt;/related-urls&gt;&lt;/urls&gt;&lt;language&gt;eng&lt;/language&gt;&lt;/record&gt;&lt;/Cite&gt;&lt;/EndNote&gt;</w:instrText>
      </w:r>
      <w:r w:rsidR="00F34018" w:rsidRPr="003F035D">
        <w:fldChar w:fldCharType="separate"/>
      </w:r>
      <w:r w:rsidR="00D06DA4">
        <w:rPr>
          <w:noProof/>
        </w:rPr>
        <w:t>(</w:t>
      </w:r>
      <w:hyperlink w:anchor="_ENREF_12" w:tooltip="Frank, 2004 #587" w:history="1">
        <w:r w:rsidR="002833C4">
          <w:rPr>
            <w:noProof/>
          </w:rPr>
          <w:t>12</w:t>
        </w:r>
      </w:hyperlink>
      <w:r w:rsidR="00D06DA4">
        <w:rPr>
          <w:noProof/>
        </w:rPr>
        <w:t>)</w:t>
      </w:r>
      <w:r w:rsidR="00F34018" w:rsidRPr="003F035D">
        <w:fldChar w:fldCharType="end"/>
      </w:r>
      <w:r w:rsidRPr="003F035D">
        <w:t xml:space="preserve"> but it has been shown recently to form up to 20% of the </w:t>
      </w:r>
      <w:r w:rsidR="00804D67" w:rsidRPr="003F035D">
        <w:t xml:space="preserve">canine </w:t>
      </w:r>
      <w:r w:rsidR="003B2B9F" w:rsidRPr="003F035D">
        <w:t>cranial cruciate ligament</w:t>
      </w:r>
      <w:r w:rsidR="00220560" w:rsidRPr="003F035D">
        <w:t>.</w:t>
      </w:r>
      <w:r w:rsidR="00F34018" w:rsidRPr="003F035D">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D06DA4">
        <w:instrText xml:space="preserve"> ADDIN EN.CITE </w:instrText>
      </w:r>
      <w:r w:rsidR="00D06DA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D06DA4">
        <w:instrText xml:space="preserve"> ADDIN EN.CITE.DATA </w:instrText>
      </w:r>
      <w:r w:rsidR="00D06DA4">
        <w:fldChar w:fldCharType="end"/>
      </w:r>
      <w:r w:rsidR="00F34018" w:rsidRPr="003F035D">
        <w:fldChar w:fldCharType="separate"/>
      </w:r>
      <w:r w:rsidR="00D06DA4">
        <w:rPr>
          <w:noProof/>
        </w:rPr>
        <w:t>(</w:t>
      </w:r>
      <w:hyperlink w:anchor="_ENREF_9" w:tooltip="Smith, 2014 #9165" w:history="1">
        <w:r w:rsidR="002833C4">
          <w:rPr>
            <w:noProof/>
          </w:rPr>
          <w:t>9</w:t>
        </w:r>
      </w:hyperlink>
      <w:r w:rsidR="00D06DA4">
        <w:rPr>
          <w:noProof/>
        </w:rPr>
        <w:t>)</w:t>
      </w:r>
      <w:r w:rsidR="00F34018" w:rsidRPr="003F035D">
        <w:fldChar w:fldCharType="end"/>
      </w:r>
      <w:r w:rsidRPr="003F035D">
        <w:t xml:space="preserve"> A wide distribution of elastic </w:t>
      </w:r>
      <w:r w:rsidR="006C403A" w:rsidRPr="003F035D">
        <w:t>fiber</w:t>
      </w:r>
      <w:r w:rsidRPr="003F035D">
        <w:t xml:space="preserve">s in the canine </w:t>
      </w:r>
      <w:r w:rsidR="003B2B9F" w:rsidRPr="003F035D">
        <w:t xml:space="preserve">cranial cruciate ligament </w:t>
      </w:r>
      <w:r w:rsidRPr="003F035D">
        <w:t xml:space="preserve">has been described, with abundant elastin </w:t>
      </w:r>
      <w:r w:rsidR="006C403A" w:rsidRPr="003F035D">
        <w:t>fiber</w:t>
      </w:r>
      <w:r w:rsidRPr="003F035D">
        <w:t xml:space="preserve">s and </w:t>
      </w:r>
      <w:proofErr w:type="spellStart"/>
      <w:r w:rsidR="001F5E4C" w:rsidRPr="003F035D">
        <w:t>oxytalan</w:t>
      </w:r>
      <w:proofErr w:type="spellEnd"/>
      <w:r w:rsidR="001F5E4C" w:rsidRPr="003F035D">
        <w:t xml:space="preserve"> </w:t>
      </w:r>
      <w:r w:rsidR="006C403A" w:rsidRPr="003F035D">
        <w:t>fiber</w:t>
      </w:r>
      <w:r w:rsidRPr="003F035D">
        <w:t>s running with collagen bundle</w:t>
      </w:r>
      <w:r w:rsidR="00804D67" w:rsidRPr="003F035D">
        <w:t>s</w:t>
      </w:r>
      <w:r w:rsidR="00D06DA4">
        <w:t xml:space="preserve"> </w:t>
      </w:r>
      <w:r w:rsidR="00D06DA4">
        <w:fldChar w:fldCharType="begin"/>
      </w:r>
      <w:r w:rsidR="00D06DA4">
        <w:instrText xml:space="preserve"> ADDIN EN.CITE &lt;EndNote&gt;&lt;Cite&gt;&lt;Author&gt;Smith&lt;/Author&gt;&lt;Year&gt;2011&lt;/Year&gt;&lt;RecNum&gt;9172&lt;/RecNum&gt;&lt;DisplayText&gt;(13)&lt;/DisplayText&gt;&lt;record&gt;&lt;rec-number&gt;9172&lt;/rec-number&gt;&lt;foreign-keys&gt;&lt;key app="EN" db-id="a9wtxaesa5rdfrear9b5reduwaevsaxtvs5w" timestamp="1441797354"&gt;9172&lt;/key&gt;&lt;/foreign-keys&gt;&lt;ref-type name="Journal Article"&gt;17&lt;/ref-type&gt;&lt;contributors&gt;&lt;authors&gt;&lt;author&gt;Smith, K. D.&lt;/author&gt;&lt;author&gt;Vaughan-Thomas, A.&lt;/author&gt;&lt;author&gt;Spiller, D. G.&lt;/author&gt;&lt;author&gt;Innes, J. F.&lt;/author&gt;&lt;author&gt;Clegg, P. D.&lt;/author&gt;&lt;author&gt;Comerford, E. J.&lt;/author&gt;&lt;/authors&gt;&lt;/contributors&gt;&lt;auth-address&gt;Department of Musculoskeletal Biology, Institute of Aging and Chronic disease and School of Veterinary Science, Leahurst Campus, University of Liverpool, Liverpool, UK. k.smith@vet.gla.ac.uk&lt;/auth-address&gt;&lt;titles&gt;&lt;title&gt;The organisation of elastin and fibrillins 1 and 2 in the cruciate ligament complex&lt;/title&gt;&lt;secondary-title&gt;Journal of Anatomy&lt;/secondary-title&gt;&lt;alt-title&gt;Journal of anatomy&lt;/alt-title&gt;&lt;/titles&gt;&lt;periodical&gt;&lt;full-title&gt;J Anat&lt;/full-title&gt;&lt;abbr-1&gt;Journal of anatomy&lt;/abbr-1&gt;&lt;/periodical&gt;&lt;alt-periodical&gt;&lt;full-title&gt;J Anat&lt;/full-title&gt;&lt;abbr-1&gt;Journal of anatomy&lt;/abbr-1&gt;&lt;/alt-periodical&gt;&lt;pages&gt;600-7&lt;/pages&gt;&lt;volume&gt;218&lt;/volume&gt;&lt;number&gt;6&lt;/number&gt;&lt;edition&gt;2011/04/07&lt;/edition&gt;&lt;keywords&gt;&lt;keyword&gt;Animals&lt;/keyword&gt;&lt;keyword&gt;Anterior Cruciate Ligament/*anatomy &amp;amp; histology&lt;/keyword&gt;&lt;keyword&gt;Dogs&lt;/keyword&gt;&lt;keyword&gt;Elastin/*analysis&lt;/keyword&gt;&lt;keyword&gt;Fluorescent Antibody Technique&lt;/keyword&gt;&lt;keyword&gt;Microfibrils/pathology&lt;/keyword&gt;&lt;keyword&gt;Microfilament Proteins/*analysis&lt;/keyword&gt;&lt;/keywords&gt;&lt;dates&gt;&lt;year&gt;2011&lt;/year&gt;&lt;pub-dates&gt;&lt;date&gt;Jun&lt;/date&gt;&lt;/pub-dates&gt;&lt;/dates&gt;&lt;isbn&gt;1469-7580 (Electronic)&amp;#xD;0021-8782 (Linking)&lt;/isbn&gt;&lt;accession-num&gt;21466551&lt;/accession-num&gt;&lt;work-type&gt;Research Support, Non-U.S. Gov&amp;apos;t&lt;/work-type&gt;&lt;urls&gt;&lt;related-urls&gt;&lt;url&gt;http://www.ncbi.nlm.nih.gov/pubmed/21466551&lt;/url&gt;&lt;/related-urls&gt;&lt;/urls&gt;&lt;custom2&gt;3125893&lt;/custom2&gt;&lt;electronic-resource-num&gt;10.1111/j.1469-7580.2011.01374.x&lt;/electronic-resource-num&gt;&lt;/record&gt;&lt;/Cite&gt;&lt;/EndNote&gt;</w:instrText>
      </w:r>
      <w:r w:rsidR="00D06DA4">
        <w:fldChar w:fldCharType="separate"/>
      </w:r>
      <w:r w:rsidR="00D06DA4">
        <w:rPr>
          <w:noProof/>
        </w:rPr>
        <w:t>(</w:t>
      </w:r>
      <w:hyperlink w:anchor="_ENREF_13" w:tooltip="Smith, 2011 #9172" w:history="1">
        <w:r w:rsidR="002833C4">
          <w:rPr>
            <w:noProof/>
          </w:rPr>
          <w:t>13</w:t>
        </w:r>
      </w:hyperlink>
      <w:r w:rsidR="00D06DA4">
        <w:rPr>
          <w:noProof/>
        </w:rPr>
        <w:t>)</w:t>
      </w:r>
      <w:r w:rsidR="00D06DA4">
        <w:fldChar w:fldCharType="end"/>
      </w:r>
      <w:r w:rsidR="00220560" w:rsidRPr="003F035D">
        <w:t>.</w:t>
      </w:r>
      <w:r w:rsidRPr="003F035D">
        <w:t xml:space="preserve"> Elastic </w:t>
      </w:r>
      <w:r w:rsidR="006C403A" w:rsidRPr="003F035D">
        <w:t>fiber</w:t>
      </w:r>
      <w:r w:rsidRPr="003F035D">
        <w:t xml:space="preserve">s have important mechanical, biochemical and cell-regulatory functions in tissue </w:t>
      </w:r>
      <w:r w:rsidR="00F34018" w:rsidRPr="003F035D">
        <w:fldChar w:fldCharType="begin"/>
      </w:r>
      <w:r w:rsidR="00D06DA4">
        <w:instrText xml:space="preserve"> ADDIN EN.CITE &lt;EndNote&gt;&lt;Cite&gt;&lt;Author&gt;Charbonneau&lt;/Author&gt;&lt;Year&gt;2004&lt;/Year&gt;&lt;RecNum&gt;3816&lt;/RecNum&gt;&lt;DisplayText&gt;(14)&lt;/DisplayText&gt;&lt;record&gt;&lt;rec-number&gt;3816&lt;/rec-number&gt;&lt;foreign-keys&gt;&lt;key app="EN" db-id="a9wtxaesa5rdfrear9b5reduwaevsaxtvs5w" timestamp="0"&gt;3816&lt;/key&gt;&lt;/foreign-keys&gt;&lt;ref-type name="Journal Article"&gt;17&lt;/ref-type&gt;&lt;contributors&gt;&lt;authors&gt;&lt;author&gt;Charbonneau, N. L.&lt;/author&gt;&lt;author&gt;Ono, R. N.&lt;/author&gt;&lt;author&gt;Corson, G. M.&lt;/author&gt;&lt;author&gt;Keene, D. R.&lt;/author&gt;&lt;author&gt;Sakai, L. Y.&lt;/author&gt;&lt;/authors&gt;&lt;/contributors&gt;&lt;auth-address&gt;Shriners Hospital for Children, and the Department of Biochemistry and Molecular Biology, Oregon Health and Science University, Portland, Oregon.&lt;/auth-address&gt;&lt;titles&gt;&lt;title&gt;Fine tuning of growth factor signals depends on fibrillin microfibril networks&lt;/title&gt;&lt;secondary-title&gt;Birth Defects Research Part C Embryo Today&lt;/secondary-title&gt;&lt;/titles&gt;&lt;periodical&gt;&lt;full-title&gt;Birth Defects Research Part C Embryo Today&lt;/full-title&gt;&lt;/periodical&gt;&lt;pages&gt;37-50&lt;/pages&gt;&lt;volume&gt;72&lt;/volume&gt;&lt;number&gt;1&lt;/number&gt;&lt;edition&gt;2004/04/01&lt;/edition&gt;&lt;keywords&gt;&lt;keyword&gt;Amino Acid Sequence&lt;/keyword&gt;&lt;keyword&gt;Animals&lt;/keyword&gt;&lt;keyword&gt;Extracellular Matrix/*chemistry&lt;/keyword&gt;&lt;keyword&gt;Growth Substances/*physiology&lt;/keyword&gt;&lt;keyword&gt;Humans&lt;/keyword&gt;&lt;keyword&gt;Microfibrils/*physiology&lt;/keyword&gt;&lt;keyword&gt;Microfilament Proteins/*physiology&lt;/keyword&gt;&lt;keyword&gt;Molecular Sequence Data&lt;/keyword&gt;&lt;keyword&gt;Sequence Homology, Amino Acid&lt;/keyword&gt;&lt;keyword&gt;*Signal Transduction&lt;/keyword&gt;&lt;/keywords&gt;&lt;dates&gt;&lt;year&gt;2004&lt;/year&gt;&lt;pub-dates&gt;&lt;date&gt;Mar&lt;/date&gt;&lt;/pub-dates&gt;&lt;/dates&gt;&lt;isbn&gt;1542-975X (Print)&lt;/isbn&gt;&lt;accession-num&gt;15054903&lt;/accession-num&gt;&lt;urls&gt;&lt;related-urls&gt;&lt;url&gt;http://www.ncbi.nlm.nih.gov/entrez/query.fcgi?cmd=Retrieve&amp;amp;db=PubMed&amp;amp;dopt=Citation&amp;amp;list_uids=15054903&lt;/url&gt;&lt;/related-urls&gt;&lt;/urls&gt;&lt;electronic-resource-num&gt;10.1002/bdrc.20000&lt;/electronic-resource-num&gt;&lt;language&gt;eng&lt;/language&gt;&lt;/record&gt;&lt;/Cite&gt;&lt;/EndNote&gt;</w:instrText>
      </w:r>
      <w:r w:rsidR="00F34018" w:rsidRPr="003F035D">
        <w:fldChar w:fldCharType="separate"/>
      </w:r>
      <w:r w:rsidR="00D06DA4">
        <w:rPr>
          <w:noProof/>
        </w:rPr>
        <w:t>(</w:t>
      </w:r>
      <w:hyperlink w:anchor="_ENREF_14" w:tooltip="Charbonneau, 2004 #3816" w:history="1">
        <w:r w:rsidR="002833C4">
          <w:rPr>
            <w:noProof/>
          </w:rPr>
          <w:t>14</w:t>
        </w:r>
      </w:hyperlink>
      <w:r w:rsidR="00D06DA4">
        <w:rPr>
          <w:noProof/>
        </w:rPr>
        <w:t>)</w:t>
      </w:r>
      <w:r w:rsidR="00F34018" w:rsidRPr="003F035D">
        <w:fldChar w:fldCharType="end"/>
      </w:r>
      <w:r w:rsidRPr="003F035D">
        <w:t xml:space="preserve"> thereby playing an important role in tissue morphogenesis and cellular responses to injury</w:t>
      </w:r>
      <w:r w:rsidR="00220560" w:rsidRPr="003F035D">
        <w:t>.</w:t>
      </w:r>
      <w:r w:rsidR="00F34018" w:rsidRPr="003F035D">
        <w:fldChar w:fldCharType="begin"/>
      </w:r>
      <w:r w:rsidR="00D06DA4">
        <w:instrText xml:space="preserve"> ADDIN EN.CITE &lt;EndNote&gt;&lt;Cite&gt;&lt;Author&gt;Feng&lt;/Author&gt;&lt;Year&gt;2005&lt;/Year&gt;&lt;RecNum&gt;8815&lt;/RecNum&gt;&lt;DisplayText&gt;(15)&lt;/DisplayText&gt;&lt;record&gt;&lt;rec-number&gt;8815&lt;/rec-number&gt;&lt;foreign-keys&gt;&lt;key app="EN" db-id="a9wtxaesa5rdfrear9b5reduwaevsaxtvs5w" timestamp="0"&gt;8815&lt;/key&gt;&lt;/foreign-keys&gt;&lt;ref-type name="Journal Article"&gt;17&lt;/ref-type&gt;&lt;contributors&gt;&lt;authors&gt;&lt;author&gt;Feng, X. H.&lt;/author&gt;&lt;author&gt;Derynck, R.&lt;/author&gt;&lt;/authors&gt;&lt;/contributors&gt;&lt;auth-address&gt;Department of Molecular and Cellular Biology, Biology of Inflammation Center, Baylor College of Medicine, Houston, Texas 77030, USA. xfeng@bcm.tmc.edu&lt;/auth-address&gt;&lt;titles&gt;&lt;title&gt;Specificity and versatility in tgf-beta signaling through Smads&lt;/title&gt;&lt;secondary-title&gt;Annual Review of Cell and Developmental Biology&lt;/secondary-title&gt;&lt;/titles&gt;&lt;periodical&gt;&lt;full-title&gt;Annual Review of Cell and Developmental Biology&lt;/full-title&gt;&lt;/periodical&gt;&lt;pages&gt;659-93&lt;/pages&gt;&lt;volume&gt;21&lt;/volume&gt;&lt;edition&gt;2005/10/11&lt;/edition&gt;&lt;keywords&gt;&lt;keyword&gt;Animals&lt;/keyword&gt;&lt;keyword&gt;Bone Morphogenetic Protein Receptors/metabolism&lt;/keyword&gt;&lt;keyword&gt;Forecasting&lt;/keyword&gt;&lt;keyword&gt;Humans&lt;/keyword&gt;&lt;keyword&gt;Ligands&lt;/keyword&gt;&lt;keyword&gt;Models, Biological&lt;/keyword&gt;&lt;keyword&gt;Receptors, Transforming Growth Factor beta/metabolism&lt;/keyword&gt;&lt;keyword&gt;Sensitivity and Specificity&lt;/keyword&gt;&lt;keyword&gt;*Signal Transduction&lt;/keyword&gt;&lt;keyword&gt;Smad Proteins/*metabolism&lt;/keyword&gt;&lt;keyword&gt;Transcription, Genetic&lt;/keyword&gt;&lt;keyword&gt;Transcriptional Activation&lt;/keyword&gt;&lt;keyword&gt;Transforming Growth Factor beta/*metabolism/*physiology&lt;/keyword&gt;&lt;/keywords&gt;&lt;dates&gt;&lt;year&gt;2005&lt;/year&gt;&lt;/dates&gt;&lt;isbn&gt;1081-0706 (Print)&lt;/isbn&gt;&lt;accession-num&gt;16212511&lt;/accession-num&gt;&lt;urls&gt;&lt;related-urls&gt;&lt;url&gt;http://www.ncbi.nlm.nih.gov/entrez/query.fcgi?cmd=Retrieve&amp;amp;db=PubMed&amp;amp;dopt=Citation&amp;amp;list_uids=16212511&lt;/url&gt;&lt;/related-urls&gt;&lt;/urls&gt;&lt;electronic-resource-num&gt;10.1146/annurev.cellbio.21.022404.142018&lt;/electronic-resource-num&gt;&lt;language&gt;eng&lt;/language&gt;&lt;/record&gt;&lt;/Cite&gt;&lt;/EndNote&gt;</w:instrText>
      </w:r>
      <w:r w:rsidR="00F34018" w:rsidRPr="003F035D">
        <w:fldChar w:fldCharType="separate"/>
      </w:r>
      <w:r w:rsidR="00D06DA4">
        <w:rPr>
          <w:noProof/>
        </w:rPr>
        <w:t>(</w:t>
      </w:r>
      <w:hyperlink w:anchor="_ENREF_15" w:tooltip="Feng, 2005 #8815" w:history="1">
        <w:r w:rsidR="002833C4">
          <w:rPr>
            <w:noProof/>
          </w:rPr>
          <w:t>15</w:t>
        </w:r>
      </w:hyperlink>
      <w:r w:rsidR="00D06DA4">
        <w:rPr>
          <w:noProof/>
        </w:rPr>
        <w:t>)</w:t>
      </w:r>
      <w:r w:rsidR="00F34018" w:rsidRPr="003F035D">
        <w:fldChar w:fldCharType="end"/>
      </w:r>
      <w:r w:rsidRPr="003F035D">
        <w:t xml:space="preserve"> </w:t>
      </w:r>
    </w:p>
    <w:p w:rsidR="00A2162C" w:rsidRPr="003F035D" w:rsidRDefault="00A2162C" w:rsidP="007F5682">
      <w:pPr>
        <w:spacing w:after="240" w:line="480" w:lineRule="auto"/>
        <w:ind w:firstLine="720"/>
        <w:jc w:val="both"/>
      </w:pPr>
    </w:p>
    <w:p w:rsidR="00A2162C" w:rsidRPr="003F035D" w:rsidRDefault="00A2162C" w:rsidP="007F5682">
      <w:pPr>
        <w:autoSpaceDE w:val="0"/>
        <w:autoSpaceDN w:val="0"/>
        <w:adjustRightInd w:val="0"/>
        <w:spacing w:after="240" w:line="480" w:lineRule="auto"/>
        <w:jc w:val="both"/>
      </w:pPr>
      <w:r w:rsidRPr="003F035D">
        <w:rPr>
          <w:rFonts w:eastAsia="Times-Roman"/>
          <w:color w:val="000000"/>
          <w:lang w:eastAsia="en-GB"/>
        </w:rPr>
        <w:lastRenderedPageBreak/>
        <w:t xml:space="preserve">Compared to other ligaments, the canine </w:t>
      </w:r>
      <w:r w:rsidR="003B2B9F" w:rsidRPr="003F035D">
        <w:t xml:space="preserve">cranial cruciate ligament </w:t>
      </w:r>
      <w:r w:rsidRPr="003F035D">
        <w:rPr>
          <w:rFonts w:eastAsia="Times-Roman"/>
          <w:color w:val="000000"/>
          <w:lang w:eastAsia="en-GB"/>
        </w:rPr>
        <w:t xml:space="preserve">has poor intrinsic healing capacity </w:t>
      </w:r>
      <w:r w:rsidR="0068379F" w:rsidRPr="003F035D">
        <w:rPr>
          <w:rFonts w:eastAsia="Times-Roman"/>
          <w:color w:val="000000"/>
          <w:lang w:eastAsia="en-GB"/>
        </w:rPr>
        <w:t xml:space="preserve"> and it </w:t>
      </w:r>
      <w:r w:rsidRPr="003F035D">
        <w:t xml:space="preserve">has been suggested </w:t>
      </w:r>
      <w:r w:rsidR="0068379F" w:rsidRPr="003F035D">
        <w:t>ligament</w:t>
      </w:r>
      <w:r w:rsidRPr="003F035D">
        <w:t xml:space="preserve"> healing in breeds </w:t>
      </w:r>
      <w:r w:rsidR="00FE18B8" w:rsidRPr="003F035D">
        <w:t>at</w:t>
      </w:r>
      <w:r w:rsidRPr="003F035D">
        <w:t xml:space="preserve"> low </w:t>
      </w:r>
      <w:r w:rsidR="00FE18B8" w:rsidRPr="003F035D">
        <w:t>risk</w:t>
      </w:r>
      <w:r w:rsidRPr="003F035D">
        <w:t xml:space="preserve"> of </w:t>
      </w:r>
      <w:r w:rsidR="003B2B9F" w:rsidRPr="003F035D">
        <w:t xml:space="preserve">cranial cruciate ligament </w:t>
      </w:r>
      <w:r w:rsidR="00FE18B8" w:rsidRPr="003F035D">
        <w:t>disease</w:t>
      </w:r>
      <w:r w:rsidRPr="003F035D">
        <w:t xml:space="preserve"> may be superior to those </w:t>
      </w:r>
      <w:r w:rsidR="00FE18B8" w:rsidRPr="003F035D">
        <w:t>at</w:t>
      </w:r>
      <w:r w:rsidRPr="003F035D">
        <w:t xml:space="preserve"> higher </w:t>
      </w:r>
      <w:r w:rsidR="00FE18B8" w:rsidRPr="003F035D">
        <w:t>risk</w:t>
      </w:r>
      <w:r w:rsidR="00220560" w:rsidRPr="003F035D">
        <w:t>.</w:t>
      </w:r>
      <w:r w:rsidR="00F34018" w:rsidRPr="003F035D">
        <w:fldChar w:fldCharType="begin"/>
      </w:r>
      <w:r w:rsidR="00D06DA4">
        <w:instrText xml:space="preserve"> ADDIN EN.CITE &lt;EndNote&gt;&lt;Cite&gt;&lt;Author&gt;Murray&lt;/Author&gt;&lt;Year&gt;2009&lt;/Year&gt;&lt;RecNum&gt;1198&lt;/RecNum&gt;&lt;DisplayText&gt;(16)&lt;/DisplayText&gt;&lt;record&gt;&lt;rec-number&gt;1198&lt;/rec-number&gt;&lt;foreign-keys&gt;&lt;key app="EN" db-id="evf9dtddlpvp2tesd5xvtaw6fvzxvaw9re5v"&gt;1198&lt;/key&gt;&lt;/foreign-keys&gt;&lt;ref-type name="Journal Article"&gt;17&lt;/ref-type&gt;&lt;contributors&gt;&lt;authors&gt;&lt;author&gt;Murray, M. M.&lt;/author&gt;&lt;/authors&gt;&lt;/contributors&gt;&lt;auth-address&gt;Department of Orthopaedic Surgery, Children&amp;apos;s Hospital of Boston, Hunnewell 2, 300 Longwood Avenue, Boston, MA 02115, USA. martha.murray@childrens.harvard.edu&lt;/auth-address&gt;&lt;titles&gt;&lt;title&gt;Current status and potential of primary ACL repair&lt;/title&gt;&lt;secondary-title&gt;Clin Sports Med&lt;/secondary-title&gt;&lt;/titles&gt;&lt;periodical&gt;&lt;full-title&gt;Clin Sports Med&lt;/full-title&gt;&lt;/periodical&gt;&lt;pages&gt;51-61&lt;/pages&gt;&lt;volume&gt;28&lt;/volume&gt;&lt;number&gt;1&lt;/number&gt;&lt;edition&gt;2008/12/10&lt;/edition&gt;&lt;keywords&gt;&lt;keyword&gt;Anterior Cruciate Ligament/injuries/*surgery&lt;/keyword&gt;&lt;keyword&gt;Biomechanics&lt;/keyword&gt;&lt;keyword&gt;*Bone-Patellar Tendon-Bone Graft&lt;/keyword&gt;&lt;keyword&gt;Collagen&lt;/keyword&gt;&lt;keyword&gt;Fibroblasts&lt;/keyword&gt;&lt;keyword&gt;Humans&lt;/keyword&gt;&lt;keyword&gt;Reconstructive Surgical Procedures/*methods&lt;/keyword&gt;&lt;keyword&gt;Rupture/surgery&lt;/keyword&gt;&lt;keyword&gt;Tissue Scaffolds&lt;/keyword&gt;&lt;/keywords&gt;&lt;dates&gt;&lt;year&gt;2009&lt;/year&gt;&lt;pub-dates&gt;&lt;date&gt;Jan&lt;/date&gt;&lt;/pub-dates&gt;&lt;/dates&gt;&lt;isbn&gt;1556-228X (Electronic)&amp;#xD;0278-5919 (Linking)&lt;/isbn&gt;&lt;accession-num&gt;19064165&lt;/accession-num&gt;&lt;urls&gt;&lt;related-urls&gt;&lt;url&gt;http://www.ncbi.nlm.nih.gov/pubmed/19064165&lt;/url&gt;&lt;/related-urls&gt;&lt;/urls&gt;&lt;custom2&gt;2642924&lt;/custom2&gt;&lt;electronic-resource-num&gt;S0278-5919(08)00071-9 [pii]&amp;#xD;10.1016/j.csm.2008.08.005&lt;/electronic-resource-num&gt;&lt;language&gt;eng&lt;/language&gt;&lt;/record&gt;&lt;/Cite&gt;&lt;/EndNote&gt;</w:instrText>
      </w:r>
      <w:r w:rsidR="00F34018" w:rsidRPr="003F035D">
        <w:fldChar w:fldCharType="separate"/>
      </w:r>
      <w:r w:rsidR="00D06DA4">
        <w:rPr>
          <w:noProof/>
        </w:rPr>
        <w:t>(</w:t>
      </w:r>
      <w:hyperlink w:anchor="_ENREF_16" w:tooltip="Murray, 2009 #1198" w:history="1">
        <w:r w:rsidR="002833C4">
          <w:rPr>
            <w:noProof/>
          </w:rPr>
          <w:t>16</w:t>
        </w:r>
      </w:hyperlink>
      <w:r w:rsidR="00D06DA4">
        <w:rPr>
          <w:noProof/>
        </w:rPr>
        <w:t>)</w:t>
      </w:r>
      <w:r w:rsidR="00F34018" w:rsidRPr="003F035D">
        <w:fldChar w:fldCharType="end"/>
      </w:r>
      <w:r w:rsidRPr="003F035D">
        <w:t xml:space="preserve"> We have demonstrated a proportional increase in </w:t>
      </w:r>
      <w:r w:rsidR="00D00541" w:rsidRPr="003F035D">
        <w:t>elastic</w:t>
      </w:r>
      <w:r w:rsidR="00DB74F7" w:rsidRPr="003F035D">
        <w:t xml:space="preserve"> </w:t>
      </w:r>
      <w:r w:rsidR="006C403A" w:rsidRPr="003F035D">
        <w:t>fiber</w:t>
      </w:r>
      <w:r w:rsidR="00DB74F7" w:rsidRPr="003F035D">
        <w:t>s</w:t>
      </w:r>
      <w:r w:rsidRPr="003F035D">
        <w:t xml:space="preserve"> with advancing degenerative change in the </w:t>
      </w:r>
      <w:r w:rsidR="00702E20" w:rsidRPr="003F035D">
        <w:t>g</w:t>
      </w:r>
      <w:r w:rsidR="00EF6C8B" w:rsidRPr="003F035D">
        <w:t>reyhound</w:t>
      </w:r>
      <w:r w:rsidR="007F385E" w:rsidRPr="003F035D">
        <w:t xml:space="preserve"> </w:t>
      </w:r>
      <w:r w:rsidR="003B2B9F" w:rsidRPr="003F035D">
        <w:t>cranial cruciate ligament</w:t>
      </w:r>
      <w:r w:rsidR="00804D67" w:rsidRPr="003F035D">
        <w:t xml:space="preserve"> </w:t>
      </w:r>
      <w:r w:rsidR="0068379F" w:rsidRPr="003F035D">
        <w:t>which may be indicative of a</w:t>
      </w:r>
      <w:r w:rsidRPr="003F035D">
        <w:t xml:space="preserve"> healing response </w:t>
      </w:r>
      <w:r w:rsidR="0068379F" w:rsidRPr="003F035D">
        <w:t xml:space="preserve">to </w:t>
      </w:r>
      <w:proofErr w:type="spellStart"/>
      <w:r w:rsidR="0068379F" w:rsidRPr="003F035D">
        <w:t>microinjury</w:t>
      </w:r>
      <w:proofErr w:type="spellEnd"/>
      <w:r w:rsidR="0068379F" w:rsidRPr="003F035D">
        <w:t xml:space="preserve"> </w:t>
      </w:r>
      <w:r w:rsidR="00C845E2" w:rsidRPr="003F035D">
        <w:t>as</w:t>
      </w:r>
      <w:r w:rsidR="00704D99" w:rsidRPr="003F035D">
        <w:t xml:space="preserve"> </w:t>
      </w:r>
      <w:r w:rsidR="003B2B9F" w:rsidRPr="003F035D">
        <w:t>cranial cruciate ligament</w:t>
      </w:r>
      <w:r w:rsidR="00704D99" w:rsidRPr="003F035D">
        <w:t xml:space="preserve"> </w:t>
      </w:r>
      <w:r w:rsidR="00FE18B8" w:rsidRPr="003F035D">
        <w:t>disease</w:t>
      </w:r>
      <w:r w:rsidR="0068379F" w:rsidRPr="003F035D">
        <w:t xml:space="preserve"> </w:t>
      </w:r>
      <w:r w:rsidR="00C845E2" w:rsidRPr="003F035D">
        <w:t>is extremely rare in this breed</w:t>
      </w:r>
      <w:r w:rsidR="00220560" w:rsidRPr="003F035D">
        <w:t>.</w:t>
      </w:r>
      <w:r w:rsidR="002833C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2833C4">
        <w:instrText xml:space="preserve"> ADDIN EN.CITE </w:instrText>
      </w:r>
      <w:r w:rsidR="002833C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2833C4">
        <w:instrText xml:space="preserve"> ADDIN EN.CITE.DATA </w:instrText>
      </w:r>
      <w:r w:rsidR="002833C4">
        <w:fldChar w:fldCharType="end"/>
      </w:r>
      <w:r w:rsidR="002833C4">
        <w:fldChar w:fldCharType="separate"/>
      </w:r>
      <w:r w:rsidR="002833C4">
        <w:rPr>
          <w:noProof/>
        </w:rPr>
        <w:t>(</w:t>
      </w:r>
      <w:hyperlink w:anchor="_ENREF_9" w:tooltip="Smith, 2014 #9165" w:history="1">
        <w:r w:rsidR="002833C4">
          <w:rPr>
            <w:noProof/>
          </w:rPr>
          <w:t>9</w:t>
        </w:r>
      </w:hyperlink>
      <w:r w:rsidR="002833C4">
        <w:rPr>
          <w:noProof/>
        </w:rPr>
        <w:t>)</w:t>
      </w:r>
      <w:r w:rsidR="002833C4">
        <w:fldChar w:fldCharType="end"/>
      </w:r>
    </w:p>
    <w:p w:rsidR="00A2162C" w:rsidRPr="003F035D" w:rsidRDefault="00A2162C" w:rsidP="007F5682">
      <w:pPr>
        <w:autoSpaceDE w:val="0"/>
        <w:autoSpaceDN w:val="0"/>
        <w:adjustRightInd w:val="0"/>
        <w:spacing w:after="240" w:line="480" w:lineRule="auto"/>
        <w:ind w:firstLine="720"/>
        <w:jc w:val="both"/>
      </w:pPr>
    </w:p>
    <w:p w:rsidR="00A2162C" w:rsidRPr="003F035D" w:rsidRDefault="00116FDF" w:rsidP="007F5682">
      <w:pPr>
        <w:autoSpaceDE w:val="0"/>
        <w:autoSpaceDN w:val="0"/>
        <w:adjustRightInd w:val="0"/>
        <w:spacing w:after="240" w:line="480" w:lineRule="auto"/>
        <w:jc w:val="both"/>
        <w:rPr>
          <w:rFonts w:eastAsia="Times-Roman"/>
          <w:color w:val="000000"/>
          <w:lang w:eastAsia="en-GB"/>
        </w:rPr>
      </w:pPr>
      <w:r w:rsidRPr="003F035D">
        <w:rPr>
          <w:rFonts w:eastAsia="Times-Roman"/>
          <w:color w:val="000000"/>
          <w:lang w:eastAsia="en-GB"/>
        </w:rPr>
        <w:t>We have previously suggested</w:t>
      </w:r>
      <w:r w:rsidR="0068379F" w:rsidRPr="003F035D">
        <w:rPr>
          <w:rFonts w:eastAsia="Times-Roman"/>
          <w:color w:val="000000"/>
          <w:lang w:eastAsia="en-GB"/>
        </w:rPr>
        <w:t xml:space="preserve"> that </w:t>
      </w:r>
      <w:proofErr w:type="spellStart"/>
      <w:r w:rsidR="00DB74F7" w:rsidRPr="003F035D">
        <w:t>oxytalan</w:t>
      </w:r>
      <w:proofErr w:type="spellEnd"/>
      <w:r w:rsidR="00DB74F7" w:rsidRPr="003F035D">
        <w:t xml:space="preserve"> </w:t>
      </w:r>
      <w:r w:rsidR="006C403A" w:rsidRPr="003F035D">
        <w:t>fiber</w:t>
      </w:r>
      <w:r w:rsidR="00DB74F7" w:rsidRPr="003F035D">
        <w:t>s</w:t>
      </w:r>
      <w:r w:rsidR="0068379F" w:rsidRPr="003F035D">
        <w:rPr>
          <w:rFonts w:eastAsia="Times-Roman"/>
          <w:color w:val="000000"/>
          <w:lang w:eastAsia="en-GB"/>
        </w:rPr>
        <w:t>,</w:t>
      </w:r>
      <w:r w:rsidR="00ED448C" w:rsidRPr="003F035D">
        <w:rPr>
          <w:rFonts w:eastAsia="Times-Roman"/>
          <w:color w:val="000000"/>
          <w:lang w:eastAsia="en-GB"/>
        </w:rPr>
        <w:t xml:space="preserve"> may play an important role in pat</w:t>
      </w:r>
      <w:r w:rsidR="00473F1D" w:rsidRPr="003F035D">
        <w:rPr>
          <w:rFonts w:eastAsia="Times-Roman"/>
          <w:color w:val="000000"/>
          <w:lang w:eastAsia="en-GB"/>
        </w:rPr>
        <w:t xml:space="preserve">hogenesis of </w:t>
      </w:r>
      <w:r w:rsidR="003B2B9F" w:rsidRPr="003F035D">
        <w:t>cranial cruciate ligament</w:t>
      </w:r>
      <w:r w:rsidR="0017323E" w:rsidRPr="003F035D">
        <w:rPr>
          <w:rFonts w:eastAsia="Times-Roman"/>
          <w:color w:val="000000"/>
          <w:lang w:eastAsia="en-GB"/>
        </w:rPr>
        <w:t xml:space="preserve"> disease</w:t>
      </w:r>
      <w:r w:rsidR="00473F1D" w:rsidRPr="003F035D">
        <w:rPr>
          <w:rFonts w:eastAsia="Times-Roman"/>
          <w:color w:val="000000"/>
          <w:lang w:eastAsia="en-GB"/>
        </w:rPr>
        <w:t>.</w:t>
      </w:r>
      <w:r w:rsidR="002833C4">
        <w:rPr>
          <w:rFonts w:eastAsia="Times-Roman"/>
          <w:color w:val="000000"/>
          <w:lang w:eastAsia="en-GB"/>
        </w:rPr>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2833C4">
        <w:rPr>
          <w:rFonts w:eastAsia="Times-Roman"/>
          <w:color w:val="000000"/>
          <w:lang w:eastAsia="en-GB"/>
        </w:rPr>
        <w:instrText xml:space="preserve"> ADDIN EN.CITE </w:instrText>
      </w:r>
      <w:r w:rsidR="002833C4">
        <w:rPr>
          <w:rFonts w:eastAsia="Times-Roman"/>
          <w:color w:val="000000"/>
          <w:lang w:eastAsia="en-GB"/>
        </w:rPr>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2833C4">
        <w:rPr>
          <w:rFonts w:eastAsia="Times-Roman"/>
          <w:color w:val="000000"/>
          <w:lang w:eastAsia="en-GB"/>
        </w:rPr>
        <w:instrText xml:space="preserve"> ADDIN EN.CITE.DATA </w:instrText>
      </w:r>
      <w:r w:rsidR="002833C4">
        <w:rPr>
          <w:rFonts w:eastAsia="Times-Roman"/>
          <w:color w:val="000000"/>
          <w:lang w:eastAsia="en-GB"/>
        </w:rPr>
      </w:r>
      <w:r w:rsidR="002833C4">
        <w:rPr>
          <w:rFonts w:eastAsia="Times-Roman"/>
          <w:color w:val="000000"/>
          <w:lang w:eastAsia="en-GB"/>
        </w:rPr>
        <w:fldChar w:fldCharType="end"/>
      </w:r>
      <w:r w:rsidR="002833C4">
        <w:rPr>
          <w:rFonts w:eastAsia="Times-Roman"/>
          <w:color w:val="000000"/>
          <w:lang w:eastAsia="en-GB"/>
        </w:rPr>
        <w:fldChar w:fldCharType="separate"/>
      </w:r>
      <w:r w:rsidR="002833C4">
        <w:rPr>
          <w:rFonts w:eastAsia="Times-Roman"/>
          <w:noProof/>
          <w:color w:val="000000"/>
          <w:lang w:eastAsia="en-GB"/>
        </w:rPr>
        <w:t>(</w:t>
      </w:r>
      <w:hyperlink w:anchor="_ENREF_9" w:tooltip="Smith, 2014 #9165" w:history="1">
        <w:r w:rsidR="002833C4">
          <w:rPr>
            <w:rFonts w:eastAsia="Times-Roman"/>
            <w:noProof/>
            <w:color w:val="000000"/>
            <w:lang w:eastAsia="en-GB"/>
          </w:rPr>
          <w:t>9</w:t>
        </w:r>
      </w:hyperlink>
      <w:r w:rsidR="002833C4">
        <w:rPr>
          <w:rFonts w:eastAsia="Times-Roman"/>
          <w:noProof/>
          <w:color w:val="000000"/>
          <w:lang w:eastAsia="en-GB"/>
        </w:rPr>
        <w:t>)</w:t>
      </w:r>
      <w:r w:rsidR="002833C4">
        <w:rPr>
          <w:rFonts w:eastAsia="Times-Roman"/>
          <w:color w:val="000000"/>
          <w:lang w:eastAsia="en-GB"/>
        </w:rPr>
        <w:fldChar w:fldCharType="end"/>
      </w:r>
      <w:r w:rsidR="00473F1D" w:rsidRPr="003F035D">
        <w:rPr>
          <w:rFonts w:eastAsia="Times-Roman"/>
          <w:color w:val="000000"/>
          <w:lang w:eastAsia="en-GB"/>
        </w:rPr>
        <w:t xml:space="preserve"> We hypothesiz</w:t>
      </w:r>
      <w:r w:rsidR="00ED448C" w:rsidRPr="003F035D">
        <w:rPr>
          <w:rFonts w:eastAsia="Times-Roman"/>
          <w:color w:val="000000"/>
          <w:lang w:eastAsia="en-GB"/>
        </w:rPr>
        <w:t xml:space="preserve">e that </w:t>
      </w:r>
      <w:r w:rsidR="00FE18B8" w:rsidRPr="003F035D">
        <w:rPr>
          <w:rFonts w:eastAsia="Times-Roman"/>
          <w:color w:val="000000"/>
          <w:lang w:eastAsia="en-GB"/>
        </w:rPr>
        <w:t xml:space="preserve">numbers of </w:t>
      </w:r>
      <w:proofErr w:type="spellStart"/>
      <w:r w:rsidR="00DB74F7" w:rsidRPr="003F035D">
        <w:t>oxytalan</w:t>
      </w:r>
      <w:proofErr w:type="spellEnd"/>
      <w:r w:rsidR="00DB74F7" w:rsidRPr="003F035D">
        <w:t xml:space="preserve"> </w:t>
      </w:r>
      <w:r w:rsidR="006C403A" w:rsidRPr="003F035D">
        <w:t>fiber</w:t>
      </w:r>
      <w:r w:rsidR="00DB74F7" w:rsidRPr="003F035D">
        <w:t>s</w:t>
      </w:r>
      <w:r w:rsidR="00ED448C" w:rsidRPr="003F035D">
        <w:rPr>
          <w:rFonts w:eastAsia="Times-Roman"/>
          <w:color w:val="000000"/>
          <w:lang w:eastAsia="en-GB"/>
        </w:rPr>
        <w:t xml:space="preserve"> will be increased in association</w:t>
      </w:r>
      <w:r w:rsidR="00804D67" w:rsidRPr="003F035D">
        <w:rPr>
          <w:rFonts w:eastAsia="Times-Roman"/>
          <w:color w:val="000000"/>
          <w:lang w:eastAsia="en-GB"/>
        </w:rPr>
        <w:t xml:space="preserve"> with increasing </w:t>
      </w:r>
      <w:r w:rsidR="003B2B9F" w:rsidRPr="003F035D">
        <w:t>cranial cruciate ligament</w:t>
      </w:r>
      <w:r w:rsidR="007F385E" w:rsidRPr="003F035D">
        <w:rPr>
          <w:rFonts w:eastAsia="Times-Roman"/>
          <w:color w:val="000000"/>
          <w:lang w:eastAsia="en-GB"/>
        </w:rPr>
        <w:t xml:space="preserve"> </w:t>
      </w:r>
      <w:r w:rsidR="00B14228" w:rsidRPr="003F035D">
        <w:rPr>
          <w:rFonts w:eastAsia="Times-Roman"/>
          <w:color w:val="000000"/>
          <w:lang w:eastAsia="en-GB"/>
        </w:rPr>
        <w:t>degeneration</w:t>
      </w:r>
      <w:r w:rsidR="00FE18B8" w:rsidRPr="003F035D">
        <w:rPr>
          <w:rFonts w:eastAsia="Times-Roman"/>
          <w:color w:val="000000"/>
          <w:lang w:eastAsia="en-GB"/>
        </w:rPr>
        <w:t xml:space="preserve"> in t</w:t>
      </w:r>
      <w:r w:rsidR="00D00541" w:rsidRPr="003F035D">
        <w:rPr>
          <w:rFonts w:eastAsia="Times-Roman"/>
          <w:color w:val="000000"/>
          <w:lang w:eastAsia="en-GB"/>
        </w:rPr>
        <w:t>he Labrador retriever</w:t>
      </w:r>
      <w:r w:rsidR="00FE18B8" w:rsidRPr="003F035D">
        <w:rPr>
          <w:rFonts w:eastAsia="Times-Roman"/>
          <w:color w:val="000000"/>
          <w:lang w:eastAsia="en-GB"/>
        </w:rPr>
        <w:t>.</w:t>
      </w:r>
      <w:r w:rsidR="00D00541" w:rsidRPr="003F035D">
        <w:rPr>
          <w:rFonts w:eastAsia="Times-Roman"/>
          <w:color w:val="000000"/>
          <w:lang w:eastAsia="en-GB"/>
        </w:rPr>
        <w:t xml:space="preserve"> Our aim is</w:t>
      </w:r>
      <w:r w:rsidR="00B14228" w:rsidRPr="003F035D">
        <w:rPr>
          <w:rFonts w:eastAsia="Times-Roman"/>
          <w:color w:val="000000"/>
          <w:lang w:eastAsia="en-GB"/>
        </w:rPr>
        <w:t xml:space="preserve"> to quantify </w:t>
      </w:r>
      <w:r w:rsidR="00D00541" w:rsidRPr="003F035D">
        <w:t>elastic</w:t>
      </w:r>
      <w:r w:rsidR="00B14228" w:rsidRPr="003F035D">
        <w:t xml:space="preserve"> fibers</w:t>
      </w:r>
      <w:r w:rsidR="00B14228" w:rsidRPr="003F035D">
        <w:rPr>
          <w:rFonts w:eastAsia="Times-Roman"/>
          <w:color w:val="000000"/>
          <w:lang w:eastAsia="en-GB"/>
        </w:rPr>
        <w:t xml:space="preserve"> and degeneration in </w:t>
      </w:r>
      <w:r w:rsidR="003B2B9F" w:rsidRPr="003F035D">
        <w:t>cranial cruciate ligament</w:t>
      </w:r>
      <w:r w:rsidR="00B14228" w:rsidRPr="003F035D">
        <w:rPr>
          <w:rFonts w:eastAsia="Times-Roman"/>
          <w:color w:val="000000"/>
          <w:lang w:eastAsia="en-GB"/>
        </w:rPr>
        <w:t xml:space="preserve">s from a breed of dog at high risk of </w:t>
      </w:r>
      <w:r w:rsidR="003B2B9F" w:rsidRPr="003F035D">
        <w:t>cranial cruciate ligament</w:t>
      </w:r>
      <w:r w:rsidR="00B14228" w:rsidRPr="003F035D">
        <w:rPr>
          <w:rFonts w:eastAsia="Times-Roman"/>
          <w:color w:val="000000"/>
          <w:lang w:eastAsia="en-GB"/>
        </w:rPr>
        <w:t xml:space="preserve"> disease, the Labrador retriever </w:t>
      </w:r>
      <w:r w:rsidR="00F34018" w:rsidRPr="003F035D">
        <w:rPr>
          <w:rFonts w:eastAsia="Times-Roman"/>
          <w:color w:val="000000"/>
          <w:lang w:eastAsia="en-GB"/>
        </w:rPr>
        <w:fldChar w:fldCharType="begin"/>
      </w:r>
      <w:r w:rsidR="00621083" w:rsidRPr="003F035D">
        <w:rPr>
          <w:rFonts w:eastAsia="Times-Roman"/>
          <w:color w:val="000000"/>
          <w:lang w:eastAsia="en-GB"/>
        </w:rPr>
        <w:instrText xml:space="preserve"> ADDIN EN.CITE &lt;EndNote&gt;&lt;Cite&gt;&lt;Author&gt;Whitehair&lt;/Author&gt;&lt;Year&gt;1993&lt;/Year&gt;&lt;RecNum&gt;945&lt;/RecNum&gt;&lt;DisplayText&gt;(4)&lt;/DisplayText&gt;&lt;record&gt;&lt;rec-number&gt;945&lt;/rec-number&gt;&lt;foreign-keys&gt;&lt;key app="EN" db-id="evf9dtddlpvp2tesd5xvtaw6fvzxvaw9re5v"&gt;945&lt;/key&gt;&lt;/foreign-keys&gt;&lt;ref-type name="Journal Article"&gt;17&lt;/ref-type&gt;&lt;contributors&gt;&lt;authors&gt;&lt;author&gt;Whitehair, J. G.&lt;/author&gt;&lt;author&gt;Vasseur, P. B.&lt;/author&gt;&lt;author&gt;Willits, N. H.&lt;/author&gt;&lt;/authors&gt;&lt;/contributors&gt;&lt;auth-address&gt;Veterinary Medical Teaching Hospital, Department of Surgery, School of Veterinary Medicine, University of California, Davis 95616.&lt;/auth-address&gt;&lt;titles&gt;&lt;title&gt;Epidemiology of cranial cruciate ligament rupture in dogs&lt;/title&gt;&lt;secondary-title&gt;J Am Vet Med Assoc&lt;/secondary-title&gt;&lt;/titles&gt;&lt;periodical&gt;&lt;full-title&gt;J Am Vet Med Assoc&lt;/full-title&gt;&lt;/periodical&gt;&lt;pages&gt;1016-9&lt;/pages&gt;&lt;volume&gt;203&lt;/volume&gt;&lt;number&gt;7&lt;/number&gt;&lt;edition&gt;1993/10/01&lt;/edition&gt;&lt;keywords&gt;&lt;keyword&gt;Age Factors&lt;/keyword&gt;&lt;keyword&gt;Animals&lt;/keyword&gt;&lt;keyword&gt;Anterior Cruciate Ligament/*injuries&lt;/keyword&gt;&lt;keyword&gt;Breeding&lt;/keyword&gt;&lt;keyword&gt;Castration/veterinary&lt;/keyword&gt;&lt;keyword&gt;Dogs/*injuries&lt;/keyword&gt;&lt;keyword&gt;Female&lt;/keyword&gt;&lt;keyword&gt;Male&lt;/keyword&gt;&lt;keyword&gt;Prevalence&lt;/keyword&gt;&lt;keyword&gt;Retrospective Studies&lt;/keyword&gt;&lt;keyword&gt;Rupture&lt;/keyword&gt;&lt;keyword&gt;Sex Factors&lt;/keyword&gt;&lt;/keywords&gt;&lt;dates&gt;&lt;year&gt;1993&lt;/year&gt;&lt;pub-dates&gt;&lt;date&gt;Oct 1&lt;/date&gt;&lt;/pub-dates&gt;&lt;/dates&gt;&lt;isbn&gt;0003-1488 (Print)&amp;#xD;0003-1488 (Linking)&lt;/isbn&gt;&lt;accession-num&gt;8226247&lt;/accession-num&gt;&lt;urls&gt;&lt;related-urls&gt;&lt;url&gt;http://www.ncbi.nlm.nih.gov/pubmed/8226247&lt;/url&gt;&lt;/related-urls&gt;&lt;/urls&gt;&lt;language&gt;eng&lt;/language&gt;&lt;/record&gt;&lt;/Cite&gt;&lt;/EndNote&gt;</w:instrText>
      </w:r>
      <w:r w:rsidR="00F34018" w:rsidRPr="003F035D">
        <w:rPr>
          <w:rFonts w:eastAsia="Times-Roman"/>
          <w:color w:val="000000"/>
          <w:lang w:eastAsia="en-GB"/>
        </w:rPr>
        <w:fldChar w:fldCharType="separate"/>
      </w:r>
      <w:r w:rsidR="00621083" w:rsidRPr="003F035D">
        <w:rPr>
          <w:rFonts w:eastAsia="Times-Roman"/>
          <w:noProof/>
          <w:color w:val="000000"/>
          <w:lang w:eastAsia="en-GB"/>
        </w:rPr>
        <w:t>(</w:t>
      </w:r>
      <w:hyperlink w:anchor="_ENREF_4" w:tooltip="Whitehair, 1993 #945" w:history="1">
        <w:r w:rsidR="002833C4" w:rsidRPr="003F035D">
          <w:rPr>
            <w:rFonts w:eastAsia="Times-Roman"/>
            <w:noProof/>
            <w:color w:val="000000"/>
            <w:lang w:eastAsia="en-GB"/>
          </w:rPr>
          <w:t>4</w:t>
        </w:r>
      </w:hyperlink>
      <w:r w:rsidR="00621083" w:rsidRPr="003F035D">
        <w:rPr>
          <w:rFonts w:eastAsia="Times-Roman"/>
          <w:noProof/>
          <w:color w:val="000000"/>
          <w:lang w:eastAsia="en-GB"/>
        </w:rPr>
        <w:t>)</w:t>
      </w:r>
      <w:r w:rsidR="00F34018" w:rsidRPr="003F035D">
        <w:rPr>
          <w:rFonts w:eastAsia="Times-Roman"/>
          <w:color w:val="000000"/>
          <w:lang w:eastAsia="en-GB"/>
        </w:rPr>
        <w:fldChar w:fldCharType="end"/>
      </w:r>
      <w:r w:rsidR="00D00541" w:rsidRPr="003F035D">
        <w:rPr>
          <w:rFonts w:eastAsia="Times-Roman"/>
          <w:color w:val="000000"/>
          <w:lang w:eastAsia="en-GB"/>
        </w:rPr>
        <w:t>.</w:t>
      </w:r>
    </w:p>
    <w:p w:rsidR="00A2162C" w:rsidRPr="003F035D" w:rsidRDefault="00A2162C" w:rsidP="007F5682">
      <w:pPr>
        <w:autoSpaceDE w:val="0"/>
        <w:autoSpaceDN w:val="0"/>
        <w:adjustRightInd w:val="0"/>
        <w:spacing w:after="240" w:line="480" w:lineRule="auto"/>
        <w:ind w:firstLine="720"/>
        <w:jc w:val="both"/>
        <w:rPr>
          <w:rFonts w:eastAsia="Times-Roman"/>
          <w:color w:val="000000"/>
          <w:lang w:eastAsia="en-GB"/>
        </w:rPr>
      </w:pPr>
    </w:p>
    <w:p w:rsidR="00A2162C" w:rsidRPr="003F035D" w:rsidRDefault="00A2162C" w:rsidP="007F5682">
      <w:pPr>
        <w:pStyle w:val="Style3"/>
        <w:spacing w:line="480" w:lineRule="auto"/>
        <w:outlineLvl w:val="2"/>
        <w:rPr>
          <w:b/>
          <w:sz w:val="24"/>
          <w:szCs w:val="24"/>
        </w:rPr>
      </w:pPr>
      <w:bookmarkStart w:id="0" w:name="_Toc263149153"/>
      <w:bookmarkStart w:id="1" w:name="_Toc267852098"/>
      <w:r w:rsidRPr="003F035D">
        <w:rPr>
          <w:b/>
          <w:sz w:val="24"/>
          <w:szCs w:val="24"/>
        </w:rPr>
        <w:t>Materials and methods</w:t>
      </w:r>
      <w:bookmarkEnd w:id="0"/>
      <w:bookmarkEnd w:id="1"/>
    </w:p>
    <w:p w:rsidR="00A2162C" w:rsidRPr="003F035D" w:rsidRDefault="00A2162C" w:rsidP="007F5682">
      <w:pPr>
        <w:pStyle w:val="Style3"/>
        <w:spacing w:line="480" w:lineRule="auto"/>
        <w:outlineLvl w:val="3"/>
        <w:rPr>
          <w:i/>
          <w:sz w:val="24"/>
          <w:szCs w:val="24"/>
        </w:rPr>
      </w:pPr>
      <w:bookmarkStart w:id="2" w:name="_Toc267852099"/>
      <w:r w:rsidRPr="003F035D">
        <w:rPr>
          <w:i/>
          <w:sz w:val="24"/>
          <w:szCs w:val="24"/>
        </w:rPr>
        <w:t>Animals</w:t>
      </w:r>
      <w:bookmarkEnd w:id="2"/>
    </w:p>
    <w:p w:rsidR="00A2162C" w:rsidRPr="003F035D" w:rsidRDefault="00B14228" w:rsidP="007F5682">
      <w:pPr>
        <w:spacing w:after="240" w:line="480" w:lineRule="auto"/>
        <w:jc w:val="both"/>
      </w:pPr>
      <w:r w:rsidRPr="003F035D">
        <w:t xml:space="preserve">Nine </w:t>
      </w:r>
      <w:r w:rsidR="003B2B9F" w:rsidRPr="003F035D">
        <w:t>cranial cruciate ligament</w:t>
      </w:r>
      <w:r w:rsidRPr="003F035D">
        <w:t>s were harvested by sharp disse</w:t>
      </w:r>
      <w:r w:rsidR="006D67E9" w:rsidRPr="003F035D">
        <w:t xml:space="preserve">ction from 6 skeletally mature </w:t>
      </w:r>
      <w:r w:rsidRPr="003F035D">
        <w:t xml:space="preserve">Labrador retrievers with no gross evidence of stifle joint pathology. One sample </w:t>
      </w:r>
      <w:r w:rsidR="006B0A88" w:rsidRPr="003F035D">
        <w:t>was taken</w:t>
      </w:r>
      <w:r w:rsidR="00B14566" w:rsidRPr="003F035D">
        <w:t xml:space="preserve"> from </w:t>
      </w:r>
      <w:r w:rsidR="006B0A88" w:rsidRPr="003F035D">
        <w:t xml:space="preserve">the middle of </w:t>
      </w:r>
      <w:r w:rsidR="00B14566" w:rsidRPr="003F035D">
        <w:t xml:space="preserve">each </w:t>
      </w:r>
      <w:r w:rsidR="003B2B9F" w:rsidRPr="003F035D">
        <w:t>cranial cruciate ligament</w:t>
      </w:r>
      <w:r w:rsidR="006B0A88" w:rsidRPr="003F035D">
        <w:t xml:space="preserve">, taking both craniomedial and </w:t>
      </w:r>
      <w:proofErr w:type="spellStart"/>
      <w:r w:rsidR="006B0A88" w:rsidRPr="003F035D">
        <w:t>caudolateral</w:t>
      </w:r>
      <w:proofErr w:type="spellEnd"/>
      <w:r w:rsidR="006B0A88" w:rsidRPr="003F035D">
        <w:t xml:space="preserve"> bands,</w:t>
      </w:r>
      <w:r w:rsidR="00B14566" w:rsidRPr="003F035D">
        <w:t xml:space="preserve"> for analysis. </w:t>
      </w:r>
      <w:r w:rsidR="006B0A88" w:rsidRPr="003F035D">
        <w:t xml:space="preserve">An additional sample was taken from either proximal or distal </w:t>
      </w:r>
      <w:r w:rsidR="00115F03" w:rsidRPr="003F035D">
        <w:t xml:space="preserve">ends of the </w:t>
      </w:r>
      <w:r w:rsidR="006B0A88" w:rsidRPr="003F035D">
        <w:t>ligament, again including both bands</w:t>
      </w:r>
      <w:r w:rsidR="00E233FA" w:rsidRPr="003F035D">
        <w:t xml:space="preserve">, in seven </w:t>
      </w:r>
      <w:r w:rsidR="003B2B9F" w:rsidRPr="003F035D">
        <w:t>cranial cruciate ligament</w:t>
      </w:r>
      <w:r w:rsidR="00E233FA" w:rsidRPr="003F035D">
        <w:t>s</w:t>
      </w:r>
      <w:r w:rsidR="006B0A88" w:rsidRPr="003F035D">
        <w:t xml:space="preserve">. </w:t>
      </w:r>
      <w:r w:rsidR="00473F1D" w:rsidRPr="003F035D">
        <w:t>Animals were euthanatiz</w:t>
      </w:r>
      <w:r w:rsidR="00A2162C" w:rsidRPr="003F035D">
        <w:t xml:space="preserve">ed for reasons other than musculoskeletal disease as part of another study (approved by University Ethics committee), and informed </w:t>
      </w:r>
      <w:r w:rsidR="0030134A" w:rsidRPr="003F035D">
        <w:t xml:space="preserve">owner </w:t>
      </w:r>
      <w:r w:rsidR="00A2162C" w:rsidRPr="003F035D">
        <w:t xml:space="preserve">consent was obtained for tissue removal. </w:t>
      </w:r>
      <w:r w:rsidR="00A2162C" w:rsidRPr="003F035D">
        <w:lastRenderedPageBreak/>
        <w:t>All samples were ob</w:t>
      </w:r>
      <w:r w:rsidR="009214A3" w:rsidRPr="003F035D">
        <w:t xml:space="preserve">tained within 24 hours of death, </w:t>
      </w:r>
      <w:r w:rsidR="003A12F5" w:rsidRPr="003F035D">
        <w:t>fixed in formalin,</w:t>
      </w:r>
      <w:r w:rsidR="00A2162C" w:rsidRPr="003F035D">
        <w:t xml:space="preserve"> embedded in paraffin blocks</w:t>
      </w:r>
      <w:r w:rsidR="003A12F5" w:rsidRPr="003F035D">
        <w:t xml:space="preserve"> and processed as below in a single batch</w:t>
      </w:r>
      <w:r w:rsidR="00A2162C" w:rsidRPr="003F035D">
        <w:t>.</w:t>
      </w:r>
    </w:p>
    <w:p w:rsidR="00A2162C" w:rsidRPr="003F035D" w:rsidRDefault="00A2162C" w:rsidP="007F5682">
      <w:pPr>
        <w:spacing w:after="240" w:line="480" w:lineRule="auto"/>
        <w:ind w:firstLine="720"/>
        <w:jc w:val="both"/>
      </w:pPr>
    </w:p>
    <w:p w:rsidR="00A2162C" w:rsidRPr="003F035D" w:rsidRDefault="00A2162C" w:rsidP="007F5682">
      <w:pPr>
        <w:pStyle w:val="Style3"/>
        <w:spacing w:line="480" w:lineRule="auto"/>
        <w:outlineLvl w:val="3"/>
        <w:rPr>
          <w:i/>
          <w:sz w:val="24"/>
          <w:szCs w:val="24"/>
        </w:rPr>
      </w:pPr>
      <w:bookmarkStart w:id="3" w:name="_Toc267852101"/>
      <w:r w:rsidRPr="003F035D">
        <w:rPr>
          <w:i/>
          <w:sz w:val="24"/>
          <w:szCs w:val="24"/>
        </w:rPr>
        <w:t>Histology</w:t>
      </w:r>
      <w:bookmarkEnd w:id="3"/>
    </w:p>
    <w:p w:rsidR="00A2162C" w:rsidRPr="003F035D" w:rsidRDefault="00A2162C" w:rsidP="007F5682">
      <w:pPr>
        <w:spacing w:after="240" w:line="480" w:lineRule="auto"/>
        <w:jc w:val="both"/>
      </w:pPr>
      <w:r w:rsidRPr="003F035D">
        <w:t xml:space="preserve">Sequential </w:t>
      </w:r>
      <w:r w:rsidR="0013529E" w:rsidRPr="003F035D">
        <w:t xml:space="preserve">longitudinal </w:t>
      </w:r>
      <w:r w:rsidRPr="003F035D">
        <w:t xml:space="preserve">sections of 4 µm from paraffin-embedded samples were stained with 1) </w:t>
      </w:r>
      <w:proofErr w:type="spellStart"/>
      <w:r w:rsidRPr="003F035D">
        <w:t>haematoxylin</w:t>
      </w:r>
      <w:proofErr w:type="spellEnd"/>
      <w:r w:rsidRPr="003F035D">
        <w:t xml:space="preserve"> and eosin, and </w:t>
      </w:r>
      <w:r w:rsidR="00253E9B" w:rsidRPr="003F035D">
        <w:t>2</w:t>
      </w:r>
      <w:r w:rsidRPr="003F035D">
        <w:t>) Mill</w:t>
      </w:r>
      <w:r w:rsidR="003A12F5" w:rsidRPr="003F035D">
        <w:t>er’s stain to show both elastin</w:t>
      </w:r>
      <w:r w:rsidR="00B14228" w:rsidRPr="003F035D">
        <w:t xml:space="preserve"> and </w:t>
      </w:r>
      <w:proofErr w:type="spellStart"/>
      <w:r w:rsidR="00B14228" w:rsidRPr="003F035D">
        <w:t>oxytalan</w:t>
      </w:r>
      <w:proofErr w:type="spellEnd"/>
      <w:r w:rsidR="00B14228" w:rsidRPr="003F035D">
        <w:t xml:space="preserve"> fibers.</w:t>
      </w:r>
      <w:r w:rsidR="002833C4">
        <w:fldChar w:fldCharType="begin"/>
      </w:r>
      <w:r w:rsidR="002833C4">
        <w:instrText xml:space="preserve"> ADDIN EN.CITE &lt;EndNote&gt;&lt;Cite&gt;&lt;Author&gt;Miller&lt;/Author&gt;&lt;Year&gt;1971&lt;/Year&gt;&lt;RecNum&gt;3430&lt;/RecNum&gt;&lt;DisplayText&gt;(17)&lt;/DisplayText&gt;&lt;record&gt;&lt;rec-number&gt;3430&lt;/rec-number&gt;&lt;foreign-keys&gt;&lt;key app="EN" db-id="a9wtxaesa5rdfrear9b5reduwaevsaxtvs5w" timestamp="0"&gt;3430&lt;/key&gt;&lt;/foreign-keys&gt;&lt;ref-type name="Journal Article"&gt;17&lt;/ref-type&gt;&lt;contributors&gt;&lt;authors&gt;&lt;author&gt;Miller, P. J.&lt;/author&gt;&lt;/authors&gt;&lt;/contributors&gt;&lt;titles&gt;&lt;title&gt;An elastin stain&lt;/title&gt;&lt;secondary-title&gt;Med Lab Technol&lt;/secondary-title&gt;&lt;/titles&gt;&lt;periodical&gt;&lt;full-title&gt;Med Lab Technol&lt;/full-title&gt;&lt;/periodical&gt;&lt;pages&gt;148-9&lt;/pages&gt;&lt;volume&gt;28&lt;/volume&gt;&lt;number&gt;2&lt;/number&gt;&lt;edition&gt;1971/04/01&lt;/edition&gt;&lt;keywords&gt;&lt;keyword&gt;Elastic Tissue/cytology&lt;/keyword&gt;&lt;keyword&gt;*Elastin&lt;/keyword&gt;&lt;keyword&gt;Methods&lt;/keyword&gt;&lt;keyword&gt;*Staining and Labeling&lt;/keyword&gt;&lt;/keywords&gt;&lt;dates&gt;&lt;year&gt;1971&lt;/year&gt;&lt;pub-dates&gt;&lt;date&gt;Apr&lt;/date&gt;&lt;/pub-dates&gt;&lt;/dates&gt;&lt;isbn&gt;0022-2607 (Print)&lt;/isbn&gt;&lt;accession-num&gt;4104199&lt;/accession-num&gt;&lt;urls&gt;&lt;related-urls&gt;&lt;url&gt;http://www.ncbi.nlm.nih.gov/entrez/query.fcgi?cmd=Retrieve&amp;amp;db=PubMed&amp;amp;dopt=Citation&amp;amp;list_uids=4104199&lt;/url&gt;&lt;/related-urls&gt;&lt;/urls&gt;&lt;language&gt;eng&lt;/language&gt;&lt;/record&gt;&lt;/Cite&gt;&lt;/EndNote&gt;</w:instrText>
      </w:r>
      <w:r w:rsidR="002833C4">
        <w:fldChar w:fldCharType="separate"/>
      </w:r>
      <w:r w:rsidR="002833C4">
        <w:rPr>
          <w:noProof/>
        </w:rPr>
        <w:t>(</w:t>
      </w:r>
      <w:hyperlink w:anchor="_ENREF_17" w:tooltip="Miller, 1971 #3430" w:history="1">
        <w:r w:rsidR="002833C4">
          <w:rPr>
            <w:noProof/>
          </w:rPr>
          <w:t>17</w:t>
        </w:r>
      </w:hyperlink>
      <w:r w:rsidR="002833C4">
        <w:rPr>
          <w:noProof/>
        </w:rPr>
        <w:t>)</w:t>
      </w:r>
      <w:r w:rsidR="002833C4">
        <w:fldChar w:fldCharType="end"/>
      </w:r>
      <w:r w:rsidR="00B14228" w:rsidRPr="003F035D">
        <w:t xml:space="preserve"> This series allowed assessment of tissue architecture, and identificatio</w:t>
      </w:r>
      <w:r w:rsidR="003A12F5" w:rsidRPr="003F035D">
        <w:t>n of elastic fibers</w:t>
      </w:r>
      <w:r w:rsidR="00B14228" w:rsidRPr="003F035D">
        <w:t xml:space="preserve">. Images were recorded on a dedicated microscope (Eclipse 80i, Nikon, </w:t>
      </w:r>
      <w:proofErr w:type="gramStart"/>
      <w:r w:rsidR="00B14228" w:rsidRPr="003F035D">
        <w:t>Tokyo</w:t>
      </w:r>
      <w:proofErr w:type="gramEnd"/>
      <w:r w:rsidR="00B14228" w:rsidRPr="003F035D">
        <w:t xml:space="preserve">, Japan). </w:t>
      </w:r>
      <w:r w:rsidRPr="003F035D">
        <w:t xml:space="preserve">All sections were read by two observers blinded to </w:t>
      </w:r>
      <w:r w:rsidR="00DF45C7" w:rsidRPr="003F035D">
        <w:t xml:space="preserve">sample identification </w:t>
      </w:r>
      <w:r w:rsidRPr="003F035D">
        <w:t>(</w:t>
      </w:r>
      <w:proofErr w:type="spellStart"/>
      <w:r w:rsidRPr="003F035D">
        <w:t>KDS</w:t>
      </w:r>
      <w:proofErr w:type="spellEnd"/>
      <w:r w:rsidRPr="003F035D">
        <w:t xml:space="preserve"> and </w:t>
      </w:r>
      <w:proofErr w:type="spellStart"/>
      <w:r w:rsidRPr="003F035D">
        <w:t>EJC</w:t>
      </w:r>
      <w:proofErr w:type="spellEnd"/>
      <w:r w:rsidRPr="003F035D">
        <w:t>) on two</w:t>
      </w:r>
      <w:r w:rsidR="003A12F5" w:rsidRPr="003F035D">
        <w:t xml:space="preserve"> separate occasions at least 1</w:t>
      </w:r>
      <w:r w:rsidRPr="003F035D">
        <w:t xml:space="preserve"> week apart.</w:t>
      </w:r>
      <w:bookmarkStart w:id="4" w:name="_Toc267852102"/>
      <w:r w:rsidR="00FA17FF" w:rsidRPr="003F035D">
        <w:t xml:space="preserve"> Scores for histological sections were averaged</w:t>
      </w:r>
      <w:r w:rsidR="000F0696" w:rsidRPr="003F035D">
        <w:t xml:space="preserve"> firstly for each observer then these scores were averaged between</w:t>
      </w:r>
      <w:r w:rsidR="00FA17FF" w:rsidRPr="003F035D">
        <w:t xml:space="preserve"> observers</w:t>
      </w:r>
      <w:r w:rsidR="00CE3EF3" w:rsidRPr="003F035D">
        <w:t>.</w:t>
      </w:r>
      <w:r w:rsidR="00FA17FF" w:rsidRPr="003F035D">
        <w:t xml:space="preserve"> </w:t>
      </w:r>
      <w:r w:rsidR="003D65E2" w:rsidRPr="003F035D">
        <w:t>T</w:t>
      </w:r>
      <w:r w:rsidR="00D06FE0" w:rsidRPr="003F035D">
        <w:t xml:space="preserve">o ensure the alteration in </w:t>
      </w:r>
      <w:proofErr w:type="spellStart"/>
      <w:r w:rsidR="00D06FE0" w:rsidRPr="003F035D">
        <w:t>oxytalan</w:t>
      </w:r>
      <w:proofErr w:type="spellEnd"/>
      <w:r w:rsidR="00D06FE0" w:rsidRPr="003F035D">
        <w:t xml:space="preserve"> fiber staining was not an artefact, staining as a positive control was confirmed as normal in areas unaffected by degenerate change such as blood vessels in synovium.</w:t>
      </w:r>
    </w:p>
    <w:p w:rsidR="00A2162C" w:rsidRPr="003F035D" w:rsidRDefault="00A2162C" w:rsidP="007F5682">
      <w:pPr>
        <w:spacing w:after="240" w:line="480" w:lineRule="auto"/>
        <w:ind w:firstLine="720"/>
        <w:jc w:val="both"/>
      </w:pPr>
    </w:p>
    <w:p w:rsidR="00A2162C" w:rsidRPr="003F035D" w:rsidRDefault="001B27C5" w:rsidP="007F5682">
      <w:pPr>
        <w:spacing w:after="240" w:line="480" w:lineRule="auto"/>
        <w:jc w:val="both"/>
        <w:rPr>
          <w:i/>
        </w:rPr>
      </w:pPr>
      <w:r w:rsidRPr="003F035D">
        <w:rPr>
          <w:i/>
        </w:rPr>
        <w:t>Scoring M</w:t>
      </w:r>
      <w:r w:rsidR="00A2162C" w:rsidRPr="003F035D">
        <w:rPr>
          <w:i/>
        </w:rPr>
        <w:t>ethod</w:t>
      </w:r>
      <w:bookmarkEnd w:id="4"/>
      <w:r w:rsidRPr="003F035D">
        <w:rPr>
          <w:i/>
        </w:rPr>
        <w:t xml:space="preserve"> for Extracellular Matrix Degeneration</w:t>
      </w:r>
    </w:p>
    <w:p w:rsidR="00A2162C" w:rsidRPr="003F035D" w:rsidRDefault="00A2162C" w:rsidP="007F5682">
      <w:pPr>
        <w:spacing w:after="240" w:line="480" w:lineRule="auto"/>
        <w:jc w:val="both"/>
      </w:pPr>
      <w:r w:rsidRPr="003F035D">
        <w:t xml:space="preserve">Sections were assessed for signs of </w:t>
      </w:r>
      <w:r w:rsidR="001B27C5" w:rsidRPr="003F035D">
        <w:t xml:space="preserve">extracellular matrix </w:t>
      </w:r>
      <w:r w:rsidRPr="003F035D">
        <w:t>degeneration. All  samples were graded 0-3 according to criteria previously described</w:t>
      </w:r>
      <w:r w:rsidR="007451B1" w:rsidRPr="003F035D">
        <w:t>.</w:t>
      </w:r>
      <w:r w:rsidR="00F34018" w:rsidRPr="003F035D">
        <w:fldChar w:fldCharType="begin"/>
      </w:r>
      <w:r w:rsidR="00621083" w:rsidRPr="003F035D">
        <w:instrText xml:space="preserve"> ADDIN EN.CITE &lt;EndNote&gt;&lt;Cite&gt;&lt;Author&gt;Vasseur&lt;/Author&gt;&lt;Year&gt;1985&lt;/Year&gt;&lt;RecNum&gt;950&lt;/RecNum&gt;&lt;DisplayText&gt;(8)&lt;/DisplayText&gt;&lt;record&gt;&lt;rec-number&gt;950&lt;/rec-number&gt;&lt;foreign-keys&gt;&lt;key app="EN" db-id="evf9dtddlpvp2tesd5xvtaw6fvzxvaw9re5v"&gt;950&lt;/key&gt;&lt;/foreign-keys&gt;&lt;ref-type name="Journal Article"&gt;17&lt;/ref-type&gt;&lt;contributors&gt;&lt;authors&gt;&lt;author&gt;Vasseur, P. B.&lt;/author&gt;&lt;author&gt;Pool, R. R.&lt;/author&gt;&lt;author&gt;Arnoczky, S. P.&lt;/author&gt;&lt;author&gt;Lau, R. E.&lt;/author&gt;&lt;/authors&gt;&lt;/contributors&gt;&lt;titles&gt;&lt;title&gt;Correlative biomechanical and histologic study of the cranial cruciate ligament in dogs&lt;/title&gt;&lt;secondary-title&gt;Am J Vet Res&lt;/secondary-title&gt;&lt;/titles&gt;&lt;periodical&gt;&lt;full-title&gt;Am J Vet Res&lt;/full-title&gt;&lt;/periodical&gt;&lt;pages&gt;1842-54&lt;/pages&gt;&lt;volume&gt;46&lt;/volume&gt;&lt;number&gt;9&lt;/number&gt;&lt;edition&gt;1985/09/01&lt;/edition&gt;&lt;keywords&gt;&lt;keyword&gt;Age Factors&lt;/keyword&gt;&lt;keyword&gt;Animals&lt;/keyword&gt;&lt;keyword&gt;Biomechanics&lt;/keyword&gt;&lt;keyword&gt;Body Weight&lt;/keyword&gt;&lt;keyword&gt;Dog Diseases/*pathology&lt;/keyword&gt;&lt;keyword&gt;Dogs/*anatomy &amp;amp; histology/physiology&lt;/keyword&gt;&lt;keyword&gt;Female&lt;/keyword&gt;&lt;keyword&gt;Hindlimb/*anatomy &amp;amp; histology&lt;/keyword&gt;&lt;keyword&gt;Histological Techniques/veterinary&lt;/keyword&gt;&lt;keyword&gt;Lameness, Animal/*pathology&lt;/keyword&gt;&lt;keyword&gt;Ligaments, Articular/*anatomy &amp;amp; histology/pathology/physiology&lt;/keyword&gt;&lt;keyword&gt;Male&lt;/keyword&gt;&lt;keyword&gt;Stifle/*anatomy &amp;amp; histology/physiology&lt;/keyword&gt;&lt;keyword&gt;Tensile Strength&lt;/keyword&gt;&lt;/keywords&gt;&lt;dates&gt;&lt;year&gt;1985&lt;/year&gt;&lt;pub-dates&gt;&lt;date&gt;Sep&lt;/date&gt;&lt;/pub-dates&gt;&lt;/dates&gt;&lt;isbn&gt;0002-9645 (Print)&amp;#xD;0002-9645 (Linking)&lt;/isbn&gt;&lt;accession-num&gt;3901837&lt;/accession-num&gt;&lt;urls&gt;&lt;related-urls&gt;&lt;url&gt;http://www.ncbi.nlm.nih.gov/pubmed/3901837&lt;/url&gt;&lt;/related-urls&gt;&lt;/urls&gt;&lt;language&gt;eng&lt;/language&gt;&lt;/record&gt;&lt;/Cite&gt;&lt;/EndNote&gt;</w:instrText>
      </w:r>
      <w:r w:rsidR="00F34018" w:rsidRPr="003F035D">
        <w:fldChar w:fldCharType="separate"/>
      </w:r>
      <w:r w:rsidR="00621083" w:rsidRPr="003F035D">
        <w:rPr>
          <w:noProof/>
        </w:rPr>
        <w:t>(</w:t>
      </w:r>
      <w:hyperlink w:anchor="_ENREF_8" w:tooltip="Vasseur, 1985 #950" w:history="1">
        <w:r w:rsidR="002833C4" w:rsidRPr="003F035D">
          <w:rPr>
            <w:noProof/>
          </w:rPr>
          <w:t>8</w:t>
        </w:r>
      </w:hyperlink>
      <w:r w:rsidR="00621083" w:rsidRPr="003F035D">
        <w:rPr>
          <w:noProof/>
        </w:rPr>
        <w:t>)</w:t>
      </w:r>
      <w:r w:rsidR="00F34018" w:rsidRPr="003F035D">
        <w:fldChar w:fldCharType="end"/>
      </w:r>
      <w:r w:rsidRPr="003F035D">
        <w:t xml:space="preserve"> The broad grade 1 category was subdivided with a more detailed scoring system previously developed by the authors</w:t>
      </w:r>
      <w:r w:rsidR="007451B1" w:rsidRPr="003F035D">
        <w:t>.</w:t>
      </w:r>
      <w:r w:rsidR="002833C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2833C4">
        <w:instrText xml:space="preserve"> ADDIN EN.CITE </w:instrText>
      </w:r>
      <w:r w:rsidR="002833C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2833C4">
        <w:instrText xml:space="preserve"> ADDIN EN.CITE.DATA </w:instrText>
      </w:r>
      <w:r w:rsidR="002833C4">
        <w:fldChar w:fldCharType="end"/>
      </w:r>
      <w:r w:rsidR="002833C4">
        <w:fldChar w:fldCharType="separate"/>
      </w:r>
      <w:r w:rsidR="002833C4">
        <w:rPr>
          <w:noProof/>
        </w:rPr>
        <w:t>(</w:t>
      </w:r>
      <w:hyperlink w:anchor="_ENREF_9" w:tooltip="Smith, 2014 #9165" w:history="1">
        <w:r w:rsidR="002833C4">
          <w:rPr>
            <w:noProof/>
          </w:rPr>
          <w:t>9</w:t>
        </w:r>
      </w:hyperlink>
      <w:r w:rsidR="002833C4">
        <w:rPr>
          <w:noProof/>
        </w:rPr>
        <w:t>)</w:t>
      </w:r>
      <w:r w:rsidR="002833C4">
        <w:fldChar w:fldCharType="end"/>
      </w:r>
      <w:r w:rsidR="007451B1" w:rsidRPr="003F035D">
        <w:t xml:space="preserve"> </w:t>
      </w:r>
      <w:r w:rsidRPr="003F035D">
        <w:t>Briefly, a score from 0-4 was awarded based on the extent of the changes for each of eight factors resulting in a range of possible scores from 0-24 being awarded</w:t>
      </w:r>
      <w:r w:rsidR="0030134A" w:rsidRPr="003F035D">
        <w:t xml:space="preserve"> (</w:t>
      </w:r>
      <w:r w:rsidR="001B27C5" w:rsidRPr="003F035D">
        <w:t>Supplementary Table 1</w:t>
      </w:r>
      <w:r w:rsidR="007451B1" w:rsidRPr="003F035D">
        <w:t>)</w:t>
      </w:r>
      <w:r w:rsidRPr="003F035D">
        <w:t>. These results are referred to as</w:t>
      </w:r>
      <w:r w:rsidR="00E961D2" w:rsidRPr="003F035D">
        <w:t xml:space="preserve"> a </w:t>
      </w:r>
      <w:r w:rsidRPr="003F035D">
        <w:t xml:space="preserve">modified </w:t>
      </w:r>
      <w:proofErr w:type="spellStart"/>
      <w:r w:rsidRPr="003F035D">
        <w:t>Vasseur</w:t>
      </w:r>
      <w:proofErr w:type="spellEnd"/>
      <w:r w:rsidRPr="003F035D">
        <w:t xml:space="preserve"> Score.</w:t>
      </w:r>
    </w:p>
    <w:p w:rsidR="00A2162C" w:rsidRPr="003F035D" w:rsidRDefault="00A2162C" w:rsidP="007F5682">
      <w:pPr>
        <w:spacing w:after="240" w:line="480" w:lineRule="auto"/>
        <w:ind w:firstLine="720"/>
        <w:jc w:val="both"/>
      </w:pPr>
    </w:p>
    <w:p w:rsidR="00A2162C" w:rsidRPr="003F035D" w:rsidRDefault="00A2162C" w:rsidP="007F5682">
      <w:pPr>
        <w:spacing w:after="240" w:line="480" w:lineRule="auto"/>
        <w:jc w:val="both"/>
      </w:pPr>
      <w:r w:rsidRPr="003F035D">
        <w:rPr>
          <w:i/>
        </w:rPr>
        <w:lastRenderedPageBreak/>
        <w:t xml:space="preserve">Scoring method for </w:t>
      </w:r>
      <w:r w:rsidR="001B27C5" w:rsidRPr="003F035D">
        <w:rPr>
          <w:i/>
        </w:rPr>
        <w:t xml:space="preserve">Elastic </w:t>
      </w:r>
      <w:proofErr w:type="spellStart"/>
      <w:r w:rsidR="001B27C5" w:rsidRPr="003F035D">
        <w:rPr>
          <w:i/>
        </w:rPr>
        <w:t>Fibre</w:t>
      </w:r>
      <w:proofErr w:type="spellEnd"/>
      <w:r w:rsidR="001B27C5" w:rsidRPr="003F035D">
        <w:rPr>
          <w:i/>
        </w:rPr>
        <w:t xml:space="preserve"> Content</w:t>
      </w:r>
    </w:p>
    <w:p w:rsidR="00A2162C" w:rsidRPr="003F035D" w:rsidRDefault="00A2162C" w:rsidP="007F5682">
      <w:pPr>
        <w:spacing w:after="240" w:line="480" w:lineRule="auto"/>
        <w:jc w:val="both"/>
      </w:pPr>
      <w:r w:rsidRPr="003F035D">
        <w:t xml:space="preserve">A scoring system </w:t>
      </w:r>
      <w:r w:rsidR="001B27C5" w:rsidRPr="003F035D">
        <w:t xml:space="preserve">(Miller’s score) </w:t>
      </w:r>
      <w:r w:rsidRPr="003F035D">
        <w:t xml:space="preserve">developed previously by the authors was used to quantify changes in </w:t>
      </w:r>
      <w:r w:rsidR="001B27C5" w:rsidRPr="003F035D">
        <w:t>elastic</w:t>
      </w:r>
      <w:r w:rsidR="00B14228" w:rsidRPr="003F035D">
        <w:t xml:space="preserve"> </w:t>
      </w:r>
      <w:proofErr w:type="spellStart"/>
      <w:r w:rsidR="00B14228" w:rsidRPr="003F035D">
        <w:t>fibre</w:t>
      </w:r>
      <w:proofErr w:type="spellEnd"/>
      <w:r w:rsidR="00B14228" w:rsidRPr="003F035D">
        <w:t xml:space="preserve"> staining</w:t>
      </w:r>
      <w:r w:rsidR="007451B1" w:rsidRPr="003F035D">
        <w:t>.</w:t>
      </w:r>
      <w:r w:rsidR="002833C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2833C4">
        <w:instrText xml:space="preserve"> ADDIN EN.CITE </w:instrText>
      </w:r>
      <w:r w:rsidR="002833C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2833C4">
        <w:instrText xml:space="preserve"> ADDIN EN.CITE.DATA </w:instrText>
      </w:r>
      <w:r w:rsidR="002833C4">
        <w:fldChar w:fldCharType="end"/>
      </w:r>
      <w:r w:rsidR="002833C4">
        <w:fldChar w:fldCharType="separate"/>
      </w:r>
      <w:r w:rsidR="002833C4">
        <w:rPr>
          <w:noProof/>
        </w:rPr>
        <w:t>(</w:t>
      </w:r>
      <w:hyperlink w:anchor="_ENREF_9" w:tooltip="Smith, 2014 #9165" w:history="1">
        <w:r w:rsidR="002833C4">
          <w:rPr>
            <w:noProof/>
          </w:rPr>
          <w:t>9</w:t>
        </w:r>
      </w:hyperlink>
      <w:r w:rsidR="002833C4">
        <w:rPr>
          <w:noProof/>
        </w:rPr>
        <w:t>)</w:t>
      </w:r>
      <w:r w:rsidR="002833C4">
        <w:fldChar w:fldCharType="end"/>
      </w:r>
      <w:r w:rsidR="007451B1" w:rsidRPr="003F035D">
        <w:t xml:space="preserve"> </w:t>
      </w:r>
      <w:r w:rsidRPr="003F035D">
        <w:t xml:space="preserve">Increased staining in </w:t>
      </w:r>
      <w:proofErr w:type="spellStart"/>
      <w:r w:rsidRPr="003F035D">
        <w:t>interfascicular</w:t>
      </w:r>
      <w:proofErr w:type="spellEnd"/>
      <w:r w:rsidRPr="003F035D">
        <w:t xml:space="preserve"> and </w:t>
      </w:r>
      <w:proofErr w:type="spellStart"/>
      <w:r w:rsidRPr="003F035D">
        <w:t>interbundle</w:t>
      </w:r>
      <w:proofErr w:type="spellEnd"/>
      <w:r w:rsidRPr="003F035D">
        <w:t xml:space="preserve"> regions, ligament substance (</w:t>
      </w:r>
      <w:proofErr w:type="spellStart"/>
      <w:r w:rsidRPr="003F035D">
        <w:t>intrabundle</w:t>
      </w:r>
      <w:proofErr w:type="spellEnd"/>
      <w:r w:rsidRPr="003F035D">
        <w:t xml:space="preserve">), as well as the extent and degree of </w:t>
      </w:r>
      <w:proofErr w:type="spellStart"/>
      <w:r w:rsidRPr="003F035D">
        <w:t>pericellular</w:t>
      </w:r>
      <w:proofErr w:type="spellEnd"/>
      <w:r w:rsidRPr="003F035D">
        <w:t xml:space="preserve"> stai</w:t>
      </w:r>
      <w:r w:rsidR="001B27C5" w:rsidRPr="003F035D">
        <w:t>ning, could be awarded up to 2</w:t>
      </w:r>
      <w:r w:rsidRPr="003F035D">
        <w:t xml:space="preserve"> points giving a score range of 0-10</w:t>
      </w:r>
      <w:r w:rsidR="001B27C5" w:rsidRPr="003F035D">
        <w:t xml:space="preserve"> (Supplementary Table 2</w:t>
      </w:r>
      <w:r w:rsidR="0030134A" w:rsidRPr="003F035D">
        <w:t>)</w:t>
      </w:r>
      <w:r w:rsidRPr="003F035D">
        <w:t xml:space="preserve">. </w:t>
      </w:r>
    </w:p>
    <w:p w:rsidR="00A2162C" w:rsidRPr="003F035D" w:rsidRDefault="00A2162C" w:rsidP="007F5682">
      <w:pPr>
        <w:spacing w:after="240" w:line="480" w:lineRule="auto"/>
        <w:ind w:firstLine="720"/>
        <w:jc w:val="both"/>
      </w:pPr>
    </w:p>
    <w:p w:rsidR="00A2162C" w:rsidRPr="003F035D" w:rsidRDefault="00A2162C" w:rsidP="007F5682">
      <w:pPr>
        <w:pStyle w:val="Style3"/>
        <w:spacing w:line="480" w:lineRule="auto"/>
        <w:outlineLvl w:val="3"/>
        <w:rPr>
          <w:i/>
          <w:sz w:val="24"/>
          <w:szCs w:val="24"/>
        </w:rPr>
      </w:pPr>
      <w:bookmarkStart w:id="5" w:name="_Toc267852103"/>
      <w:r w:rsidRPr="003F035D">
        <w:rPr>
          <w:i/>
          <w:sz w:val="24"/>
          <w:szCs w:val="24"/>
        </w:rPr>
        <w:t>Statistical analysis</w:t>
      </w:r>
      <w:bookmarkEnd w:id="5"/>
    </w:p>
    <w:p w:rsidR="00A2162C" w:rsidRPr="003F035D" w:rsidRDefault="00C31E23" w:rsidP="007F5682">
      <w:pPr>
        <w:spacing w:after="240" w:line="480" w:lineRule="auto"/>
        <w:jc w:val="both"/>
      </w:pPr>
      <w:r w:rsidRPr="003F035D">
        <w:t xml:space="preserve">Data were tested for normality using </w:t>
      </w:r>
      <w:r w:rsidR="00125320" w:rsidRPr="003F035D">
        <w:t>Anderson-Darling</w:t>
      </w:r>
      <w:r w:rsidRPr="003F035D">
        <w:t xml:space="preserve"> tests. A</w:t>
      </w:r>
      <w:r w:rsidR="00A2162C" w:rsidRPr="003F035D">
        <w:t xml:space="preserve">nimal data </w:t>
      </w:r>
      <w:r w:rsidRPr="003F035D">
        <w:t>was</w:t>
      </w:r>
      <w:r w:rsidR="00AA3DA8" w:rsidRPr="003F035D">
        <w:t xml:space="preserve"> not normally distributed and are</w:t>
      </w:r>
      <w:r w:rsidR="00A2162C" w:rsidRPr="003F035D">
        <w:t xml:space="preserve"> presented as </w:t>
      </w:r>
      <w:r w:rsidRPr="003F035D">
        <w:t>median</w:t>
      </w:r>
      <w:r w:rsidR="00A2162C" w:rsidRPr="003F035D">
        <w:t xml:space="preserve"> value</w:t>
      </w:r>
      <w:r w:rsidRPr="003F035D">
        <w:t>, range and interquartile range</w:t>
      </w:r>
      <w:r w:rsidR="00A2162C" w:rsidRPr="003F035D">
        <w:t xml:space="preserve">. </w:t>
      </w:r>
      <w:proofErr w:type="spellStart"/>
      <w:r w:rsidR="00FA17FF" w:rsidRPr="003F035D">
        <w:t>Vasseur</w:t>
      </w:r>
      <w:proofErr w:type="spellEnd"/>
      <w:r w:rsidR="00FA17FF" w:rsidRPr="003F035D">
        <w:t xml:space="preserve"> score, modified </w:t>
      </w:r>
      <w:proofErr w:type="spellStart"/>
      <w:r w:rsidR="00FA17FF" w:rsidRPr="003F035D">
        <w:t>Vasseur</w:t>
      </w:r>
      <w:proofErr w:type="spellEnd"/>
      <w:r w:rsidR="00FA17FF" w:rsidRPr="003F035D">
        <w:t xml:space="preserve"> score and Miller’s score were</w:t>
      </w:r>
      <w:r w:rsidRPr="003F035D">
        <w:t xml:space="preserve"> not normally distributed</w:t>
      </w:r>
      <w:r w:rsidR="00125320" w:rsidRPr="003F035D">
        <w:t xml:space="preserve"> and are presented as median value, range and interquartile range</w:t>
      </w:r>
      <w:r w:rsidRPr="003F035D">
        <w:t xml:space="preserve">. </w:t>
      </w:r>
      <w:r w:rsidR="00A2162C" w:rsidRPr="003F035D">
        <w:t xml:space="preserve">The relationship between </w:t>
      </w:r>
      <w:proofErr w:type="spellStart"/>
      <w:r w:rsidR="00A2162C" w:rsidRPr="003F035D">
        <w:t>V</w:t>
      </w:r>
      <w:r w:rsidR="0017323E" w:rsidRPr="003F035D">
        <w:t>asseur</w:t>
      </w:r>
      <w:proofErr w:type="spellEnd"/>
      <w:r w:rsidR="0017323E" w:rsidRPr="003F035D">
        <w:t xml:space="preserve"> sc</w:t>
      </w:r>
      <w:r w:rsidR="00B14228" w:rsidRPr="003F035D">
        <w:t xml:space="preserve">ore and Miller’s score was examined using </w:t>
      </w:r>
      <w:r w:rsidR="00AA3DA8" w:rsidRPr="003F035D">
        <w:t>Spearma</w:t>
      </w:r>
      <w:r w:rsidRPr="003F035D">
        <w:t xml:space="preserve">n’s </w:t>
      </w:r>
      <w:r w:rsidR="00B14228" w:rsidRPr="003F035D">
        <w:t>correlation</w:t>
      </w:r>
      <w:r w:rsidRPr="003F035D">
        <w:t>.</w:t>
      </w:r>
      <w:r w:rsidR="00B14228" w:rsidRPr="003F035D">
        <w:t xml:space="preserve"> </w:t>
      </w:r>
      <w:r w:rsidR="00125320" w:rsidRPr="003F035D">
        <w:t xml:space="preserve">Kendall’s coefficient of concordance was calculated for intra- and inter-observer concordance of </w:t>
      </w:r>
      <w:proofErr w:type="spellStart"/>
      <w:r w:rsidR="00125320" w:rsidRPr="003F035D">
        <w:t>Vasseur</w:t>
      </w:r>
      <w:proofErr w:type="spellEnd"/>
      <w:r w:rsidR="00125320" w:rsidRPr="003F035D">
        <w:t xml:space="preserve"> score, modified </w:t>
      </w:r>
      <w:proofErr w:type="spellStart"/>
      <w:r w:rsidR="00125320" w:rsidRPr="003F035D">
        <w:t>Vasseur</w:t>
      </w:r>
      <w:proofErr w:type="spellEnd"/>
      <w:r w:rsidR="00125320" w:rsidRPr="003F035D">
        <w:t xml:space="preserve"> score and Miller’s score. Kendall’s coefficient of concordance ranges from 0 (no agreement) to 1 (complete agreement).</w:t>
      </w:r>
      <w:r w:rsidR="00B14228" w:rsidRPr="003F035D">
        <w:t xml:space="preserve"> </w:t>
      </w:r>
      <w:r w:rsidR="00D06FE0" w:rsidRPr="003F035D">
        <w:t xml:space="preserve">The relationship between age and modified </w:t>
      </w:r>
      <w:proofErr w:type="spellStart"/>
      <w:r w:rsidR="00D06FE0" w:rsidRPr="003F035D">
        <w:t>Vasseur</w:t>
      </w:r>
      <w:proofErr w:type="spellEnd"/>
      <w:r w:rsidR="00D06FE0" w:rsidRPr="003F035D">
        <w:t xml:space="preserve"> score and Miller’s</w:t>
      </w:r>
      <w:r w:rsidR="00AA3DA8" w:rsidRPr="003F035D">
        <w:t xml:space="preserve"> score was tested using Spearma</w:t>
      </w:r>
      <w:r w:rsidR="00D06FE0" w:rsidRPr="003F035D">
        <w:t xml:space="preserve">n’s correlation. </w:t>
      </w:r>
      <w:r w:rsidR="00B14228" w:rsidRPr="003F035D">
        <w:t xml:space="preserve">Data were </w:t>
      </w:r>
      <w:proofErr w:type="spellStart"/>
      <w:r w:rsidR="00B14228" w:rsidRPr="003F035D">
        <w:t>analysed</w:t>
      </w:r>
      <w:proofErr w:type="spellEnd"/>
      <w:r w:rsidR="00B14228" w:rsidRPr="003F035D">
        <w:t xml:space="preserve"> using Minitab </w:t>
      </w:r>
      <w:r w:rsidRPr="003F035D">
        <w:t xml:space="preserve">17 </w:t>
      </w:r>
      <w:r w:rsidR="00B14228" w:rsidRPr="003F035D">
        <w:t xml:space="preserve">Statistical Software (Minitab, </w:t>
      </w:r>
      <w:r w:rsidR="00AA3DA8" w:rsidRPr="003F035D">
        <w:t xml:space="preserve">Coventry, </w:t>
      </w:r>
      <w:r w:rsidR="00B14228" w:rsidRPr="003F035D">
        <w:t xml:space="preserve">UK). </w:t>
      </w:r>
      <w:r w:rsidR="00125320" w:rsidRPr="003F035D">
        <w:t xml:space="preserve">Significance was set at </w:t>
      </w:r>
      <w:r w:rsidR="007F5682" w:rsidRPr="003F035D">
        <w:t xml:space="preserve">p </w:t>
      </w:r>
      <w:r w:rsidR="00125320" w:rsidRPr="003F035D">
        <w:t>&lt;</w:t>
      </w:r>
      <w:r w:rsidR="007F5682" w:rsidRPr="003F035D">
        <w:t xml:space="preserve"> 0</w:t>
      </w:r>
      <w:r w:rsidR="00125320" w:rsidRPr="003F035D">
        <w:t>.05.</w:t>
      </w:r>
    </w:p>
    <w:p w:rsidR="00CD76D9" w:rsidRPr="003F035D" w:rsidRDefault="00CD76D9" w:rsidP="007F5682">
      <w:pPr>
        <w:pStyle w:val="Style3"/>
        <w:spacing w:line="480" w:lineRule="auto"/>
        <w:outlineLvl w:val="2"/>
        <w:rPr>
          <w:b/>
          <w:sz w:val="24"/>
          <w:szCs w:val="24"/>
        </w:rPr>
      </w:pPr>
      <w:bookmarkStart w:id="6" w:name="_Toc263149154"/>
      <w:bookmarkStart w:id="7" w:name="_Toc266727963"/>
      <w:bookmarkStart w:id="8" w:name="_Toc267852104"/>
    </w:p>
    <w:p w:rsidR="00A2162C" w:rsidRPr="003F035D" w:rsidRDefault="00B14228" w:rsidP="007F5682">
      <w:pPr>
        <w:pStyle w:val="Style3"/>
        <w:spacing w:line="480" w:lineRule="auto"/>
        <w:outlineLvl w:val="2"/>
        <w:rPr>
          <w:b/>
          <w:sz w:val="24"/>
          <w:szCs w:val="24"/>
        </w:rPr>
      </w:pPr>
      <w:r w:rsidRPr="003F035D">
        <w:rPr>
          <w:b/>
          <w:sz w:val="24"/>
          <w:szCs w:val="24"/>
        </w:rPr>
        <w:t>Results</w:t>
      </w:r>
      <w:bookmarkEnd w:id="6"/>
      <w:bookmarkEnd w:id="7"/>
      <w:bookmarkEnd w:id="8"/>
    </w:p>
    <w:p w:rsidR="00A2162C" w:rsidRPr="003F035D" w:rsidRDefault="00B14228" w:rsidP="007F5682">
      <w:pPr>
        <w:pStyle w:val="Style3"/>
        <w:spacing w:line="480" w:lineRule="auto"/>
        <w:outlineLvl w:val="3"/>
        <w:rPr>
          <w:i/>
          <w:sz w:val="24"/>
          <w:szCs w:val="24"/>
        </w:rPr>
      </w:pPr>
      <w:bookmarkStart w:id="9" w:name="_Toc267852105"/>
      <w:r w:rsidRPr="003F035D">
        <w:rPr>
          <w:i/>
          <w:sz w:val="24"/>
          <w:szCs w:val="24"/>
        </w:rPr>
        <w:t>Animals</w:t>
      </w:r>
      <w:bookmarkEnd w:id="9"/>
    </w:p>
    <w:p w:rsidR="00A2162C" w:rsidRPr="003F035D" w:rsidRDefault="00B14228" w:rsidP="007F5682">
      <w:pPr>
        <w:spacing w:after="240" w:line="480" w:lineRule="auto"/>
        <w:jc w:val="both"/>
      </w:pPr>
      <w:r w:rsidRPr="003F035D">
        <w:lastRenderedPageBreak/>
        <w:t>Age range</w:t>
      </w:r>
      <w:r w:rsidR="00AA3DA8" w:rsidRPr="003F035D">
        <w:t xml:space="preserve"> for Labrador retrievers was 13 to </w:t>
      </w:r>
      <w:r w:rsidRPr="003F035D">
        <w:t>144 months (median 60</w:t>
      </w:r>
      <w:r w:rsidR="00B21B6C" w:rsidRPr="003F035D">
        <w:t>, interquartile rang</w:t>
      </w:r>
      <w:r w:rsidR="000F0696" w:rsidRPr="003F035D">
        <w:t>e 98.7</w:t>
      </w:r>
      <w:r w:rsidRPr="003F035D">
        <w:t xml:space="preserve">). Three were </w:t>
      </w:r>
      <w:r w:rsidR="00AA3DA8" w:rsidRPr="003F035D">
        <w:t>three female and three</w:t>
      </w:r>
      <w:r w:rsidRPr="003F035D">
        <w:t xml:space="preserve"> male</w:t>
      </w:r>
      <w:r w:rsidR="0083159D" w:rsidRPr="003F035D">
        <w:t xml:space="preserve"> dogs</w:t>
      </w:r>
      <w:r w:rsidRPr="003F035D">
        <w:t xml:space="preserve">. </w:t>
      </w:r>
    </w:p>
    <w:p w:rsidR="00CD76D9" w:rsidRPr="003F035D" w:rsidRDefault="00CD76D9" w:rsidP="007F5682">
      <w:pPr>
        <w:spacing w:after="240" w:line="480" w:lineRule="auto"/>
        <w:ind w:firstLine="720"/>
        <w:jc w:val="both"/>
      </w:pPr>
    </w:p>
    <w:p w:rsidR="00A2162C" w:rsidRPr="003F035D" w:rsidRDefault="00AA3DA8" w:rsidP="007F5682">
      <w:pPr>
        <w:pStyle w:val="Style3"/>
        <w:spacing w:line="480" w:lineRule="auto"/>
        <w:outlineLvl w:val="3"/>
        <w:rPr>
          <w:i/>
          <w:sz w:val="24"/>
          <w:szCs w:val="24"/>
        </w:rPr>
      </w:pPr>
      <w:r w:rsidRPr="003F035D">
        <w:rPr>
          <w:i/>
          <w:sz w:val="24"/>
          <w:szCs w:val="24"/>
        </w:rPr>
        <w:t>Extracellular Matrix Degeneration</w:t>
      </w:r>
      <w:r w:rsidR="00B14228" w:rsidRPr="003F035D">
        <w:rPr>
          <w:i/>
          <w:sz w:val="24"/>
          <w:szCs w:val="24"/>
        </w:rPr>
        <w:t xml:space="preserve"> </w:t>
      </w:r>
      <w:r w:rsidR="00B14228" w:rsidRPr="003F035D">
        <w:rPr>
          <w:i/>
          <w:sz w:val="24"/>
          <w:szCs w:val="24"/>
        </w:rPr>
        <w:tab/>
      </w:r>
    </w:p>
    <w:p w:rsidR="00A2162C" w:rsidRPr="003F035D" w:rsidRDefault="00B14228" w:rsidP="007F5682">
      <w:pPr>
        <w:pStyle w:val="ListParagraph"/>
        <w:spacing w:after="240" w:line="480" w:lineRule="auto"/>
        <w:ind w:left="0"/>
        <w:jc w:val="both"/>
        <w:rPr>
          <w:rFonts w:ascii="Times New Roman" w:hAnsi="Times New Roman"/>
          <w:sz w:val="24"/>
          <w:szCs w:val="24"/>
        </w:rPr>
      </w:pPr>
      <w:r w:rsidRPr="003F035D">
        <w:rPr>
          <w:rFonts w:ascii="Times New Roman" w:hAnsi="Times New Roman"/>
          <w:sz w:val="24"/>
          <w:szCs w:val="24"/>
        </w:rPr>
        <w:t>Degenerative change was seen in al</w:t>
      </w:r>
      <w:r w:rsidR="00F34018" w:rsidRPr="003F035D">
        <w:rPr>
          <w:rFonts w:ascii="Times New Roman" w:hAnsi="Times New Roman"/>
        </w:rPr>
        <w:t>l</w:t>
      </w:r>
      <w:r w:rsidR="00A2162C" w:rsidRPr="003F035D">
        <w:rPr>
          <w:rFonts w:ascii="Times New Roman" w:hAnsi="Times New Roman"/>
          <w:sz w:val="24"/>
          <w:szCs w:val="24"/>
        </w:rPr>
        <w:t xml:space="preserve"> </w:t>
      </w:r>
      <w:r w:rsidR="003B2B9F" w:rsidRPr="003F035D">
        <w:rPr>
          <w:rFonts w:ascii="Times New Roman" w:hAnsi="Times New Roman"/>
        </w:rPr>
        <w:t>cranial cruciate ligament</w:t>
      </w:r>
      <w:r w:rsidR="00A2162C" w:rsidRPr="003F035D">
        <w:rPr>
          <w:rFonts w:ascii="Times New Roman" w:hAnsi="Times New Roman"/>
          <w:sz w:val="24"/>
          <w:szCs w:val="24"/>
        </w:rPr>
        <w:t xml:space="preserve">s. </w:t>
      </w:r>
      <w:r w:rsidR="00211CCE" w:rsidRPr="003F035D">
        <w:rPr>
          <w:rFonts w:ascii="Times New Roman" w:hAnsi="Times New Roman"/>
          <w:sz w:val="24"/>
          <w:szCs w:val="24"/>
        </w:rPr>
        <w:t>Eleven</w:t>
      </w:r>
      <w:r w:rsidR="00A2162C" w:rsidRPr="003F035D">
        <w:rPr>
          <w:rFonts w:ascii="Times New Roman" w:hAnsi="Times New Roman"/>
          <w:sz w:val="24"/>
          <w:szCs w:val="24"/>
        </w:rPr>
        <w:t xml:space="preserve"> of 16 </w:t>
      </w:r>
      <w:r w:rsidR="003B2B9F" w:rsidRPr="003F035D">
        <w:rPr>
          <w:rFonts w:ascii="Times New Roman" w:hAnsi="Times New Roman"/>
        </w:rPr>
        <w:t>cranial cruciate ligament</w:t>
      </w:r>
      <w:r w:rsidR="00A2162C" w:rsidRPr="003F035D">
        <w:rPr>
          <w:rFonts w:ascii="Times New Roman" w:hAnsi="Times New Roman"/>
          <w:sz w:val="24"/>
          <w:szCs w:val="24"/>
        </w:rPr>
        <w:t xml:space="preserve"> samples stained with </w:t>
      </w:r>
      <w:r w:rsidR="00CD76D9" w:rsidRPr="003F035D">
        <w:rPr>
          <w:rFonts w:ascii="Times New Roman" w:hAnsi="Times New Roman"/>
          <w:sz w:val="24"/>
          <w:szCs w:val="24"/>
        </w:rPr>
        <w:t>haematoxylin and eosin</w:t>
      </w:r>
      <w:r w:rsidR="00A2162C" w:rsidRPr="003F035D">
        <w:rPr>
          <w:rFonts w:ascii="Times New Roman" w:hAnsi="Times New Roman"/>
          <w:sz w:val="24"/>
          <w:szCs w:val="24"/>
        </w:rPr>
        <w:t xml:space="preserve"> were graded as grade 1 </w:t>
      </w:r>
      <w:proofErr w:type="spellStart"/>
      <w:r w:rsidR="0083159D" w:rsidRPr="003F035D">
        <w:rPr>
          <w:rFonts w:ascii="Times New Roman" w:hAnsi="Times New Roman"/>
          <w:sz w:val="24"/>
          <w:szCs w:val="24"/>
        </w:rPr>
        <w:t>Vasseur</w:t>
      </w:r>
      <w:proofErr w:type="spellEnd"/>
      <w:r w:rsidR="0083159D" w:rsidRPr="003F035D">
        <w:rPr>
          <w:rFonts w:ascii="Times New Roman" w:hAnsi="Times New Roman"/>
          <w:sz w:val="24"/>
          <w:szCs w:val="24"/>
        </w:rPr>
        <w:t xml:space="preserve"> score </w:t>
      </w:r>
      <w:r w:rsidR="00A2162C" w:rsidRPr="003F035D">
        <w:rPr>
          <w:rFonts w:ascii="Times New Roman" w:hAnsi="Times New Roman"/>
          <w:sz w:val="24"/>
          <w:szCs w:val="24"/>
        </w:rPr>
        <w:t>according to the published system</w:t>
      </w:r>
      <w:r w:rsidR="007451B1" w:rsidRPr="003F035D">
        <w:rPr>
          <w:rFonts w:ascii="Times New Roman" w:hAnsi="Times New Roman"/>
          <w:sz w:val="24"/>
          <w:szCs w:val="24"/>
        </w:rPr>
        <w:t>.</w:t>
      </w:r>
      <w:r w:rsidR="00F34018" w:rsidRPr="003F035D">
        <w:rPr>
          <w:rFonts w:ascii="Times New Roman" w:hAnsi="Times New Roman"/>
          <w:sz w:val="24"/>
          <w:szCs w:val="24"/>
        </w:rPr>
        <w:fldChar w:fldCharType="begin"/>
      </w:r>
      <w:r w:rsidR="00621083" w:rsidRPr="003F035D">
        <w:rPr>
          <w:rFonts w:ascii="Times New Roman" w:hAnsi="Times New Roman"/>
          <w:sz w:val="24"/>
          <w:szCs w:val="24"/>
        </w:rPr>
        <w:instrText xml:space="preserve"> ADDIN EN.CITE &lt;EndNote&gt;&lt;Cite&gt;&lt;Author&gt;Vasseur&lt;/Author&gt;&lt;Year&gt;1985&lt;/Year&gt;&lt;RecNum&gt;950&lt;/RecNum&gt;&lt;DisplayText&gt;(8)&lt;/DisplayText&gt;&lt;record&gt;&lt;rec-number&gt;950&lt;/rec-number&gt;&lt;foreign-keys&gt;&lt;key app="EN" db-id="evf9dtddlpvp2tesd5xvtaw6fvzxvaw9re5v"&gt;950&lt;/key&gt;&lt;/foreign-keys&gt;&lt;ref-type name="Journal Article"&gt;17&lt;/ref-type&gt;&lt;contributors&gt;&lt;authors&gt;&lt;author&gt;Vasseur, P. B.&lt;/author&gt;&lt;author&gt;Pool, R. R.&lt;/author&gt;&lt;author&gt;Arnoczky, S. P.&lt;/author&gt;&lt;author&gt;Lau, R. E.&lt;/author&gt;&lt;/authors&gt;&lt;/contributors&gt;&lt;titles&gt;&lt;title&gt;Correlative biomechanical and histologic study of the cranial cruciate ligament in dogs&lt;/title&gt;&lt;secondary-title&gt;Am J Vet Res&lt;/secondary-title&gt;&lt;/titles&gt;&lt;periodical&gt;&lt;full-title&gt;Am J Vet Res&lt;/full-title&gt;&lt;/periodical&gt;&lt;pages&gt;1842-54&lt;/pages&gt;&lt;volume&gt;46&lt;/volume&gt;&lt;number&gt;9&lt;/number&gt;&lt;edition&gt;1985/09/01&lt;/edition&gt;&lt;keywords&gt;&lt;keyword&gt;Age Factors&lt;/keyword&gt;&lt;keyword&gt;Animals&lt;/keyword&gt;&lt;keyword&gt;Biomechanics&lt;/keyword&gt;&lt;keyword&gt;Body Weight&lt;/keyword&gt;&lt;keyword&gt;Dog Diseases/*pathology&lt;/keyword&gt;&lt;keyword&gt;Dogs/*anatomy &amp;amp; histology/physiology&lt;/keyword&gt;&lt;keyword&gt;Female&lt;/keyword&gt;&lt;keyword&gt;Hindlimb/*anatomy &amp;amp; histology&lt;/keyword&gt;&lt;keyword&gt;Histological Techniques/veterinary&lt;/keyword&gt;&lt;keyword&gt;Lameness, Animal/*pathology&lt;/keyword&gt;&lt;keyword&gt;Ligaments, Articular/*anatomy &amp;amp; histology/pathology/physiology&lt;/keyword&gt;&lt;keyword&gt;Male&lt;/keyword&gt;&lt;keyword&gt;Stifle/*anatomy &amp;amp; histology/physiology&lt;/keyword&gt;&lt;keyword&gt;Tensile Strength&lt;/keyword&gt;&lt;/keywords&gt;&lt;dates&gt;&lt;year&gt;1985&lt;/year&gt;&lt;pub-dates&gt;&lt;date&gt;Sep&lt;/date&gt;&lt;/pub-dates&gt;&lt;/dates&gt;&lt;isbn&gt;0002-9645 (Print)&amp;#xD;0002-9645 (Linking)&lt;/isbn&gt;&lt;accession-num&gt;3901837&lt;/accession-num&gt;&lt;urls&gt;&lt;related-urls&gt;&lt;url&gt;http://www.ncbi.nlm.nih.gov/pubmed/3901837&lt;/url&gt;&lt;/related-urls&gt;&lt;/urls&gt;&lt;language&gt;eng&lt;/language&gt;&lt;/record&gt;&lt;/Cite&gt;&lt;/EndNote&gt;</w:instrText>
      </w:r>
      <w:r w:rsidR="00F34018" w:rsidRPr="003F035D">
        <w:rPr>
          <w:rFonts w:ascii="Times New Roman" w:hAnsi="Times New Roman"/>
          <w:sz w:val="24"/>
          <w:szCs w:val="24"/>
        </w:rPr>
        <w:fldChar w:fldCharType="separate"/>
      </w:r>
      <w:r w:rsidR="00621083" w:rsidRPr="003F035D">
        <w:rPr>
          <w:rFonts w:ascii="Times New Roman" w:hAnsi="Times New Roman"/>
          <w:noProof/>
          <w:sz w:val="24"/>
          <w:szCs w:val="24"/>
        </w:rPr>
        <w:t>(</w:t>
      </w:r>
      <w:hyperlink w:anchor="_ENREF_8" w:tooltip="Vasseur, 1985 #950" w:history="1">
        <w:r w:rsidR="002833C4" w:rsidRPr="003F035D">
          <w:rPr>
            <w:rFonts w:ascii="Times New Roman" w:hAnsi="Times New Roman"/>
            <w:noProof/>
            <w:sz w:val="24"/>
            <w:szCs w:val="24"/>
          </w:rPr>
          <w:t>8</w:t>
        </w:r>
      </w:hyperlink>
      <w:r w:rsidR="00621083" w:rsidRPr="003F035D">
        <w:rPr>
          <w:rFonts w:ascii="Times New Roman" w:hAnsi="Times New Roman"/>
          <w:noProof/>
          <w:sz w:val="24"/>
          <w:szCs w:val="24"/>
        </w:rPr>
        <w:t>)</w:t>
      </w:r>
      <w:r w:rsidR="00F34018" w:rsidRPr="003F035D">
        <w:rPr>
          <w:rFonts w:ascii="Times New Roman" w:hAnsi="Times New Roman"/>
          <w:sz w:val="24"/>
          <w:szCs w:val="24"/>
        </w:rPr>
        <w:fldChar w:fldCharType="end"/>
      </w:r>
      <w:r w:rsidR="00A2162C" w:rsidRPr="003F035D">
        <w:rPr>
          <w:rFonts w:ascii="Times New Roman" w:hAnsi="Times New Roman"/>
          <w:sz w:val="24"/>
          <w:szCs w:val="24"/>
        </w:rPr>
        <w:t xml:space="preserve"> Of the remaining </w:t>
      </w:r>
      <w:r w:rsidR="003B2B9F" w:rsidRPr="003F035D">
        <w:rPr>
          <w:rFonts w:ascii="Times New Roman" w:hAnsi="Times New Roman"/>
        </w:rPr>
        <w:t>cranial cruciate ligament</w:t>
      </w:r>
      <w:r w:rsidR="00A2162C" w:rsidRPr="003F035D">
        <w:rPr>
          <w:rFonts w:ascii="Times New Roman" w:hAnsi="Times New Roman"/>
          <w:sz w:val="24"/>
          <w:szCs w:val="24"/>
        </w:rPr>
        <w:t>s, 3 were grade 2 and 2 were grade 3</w:t>
      </w:r>
      <w:r w:rsidR="009D311B" w:rsidRPr="003F035D">
        <w:rPr>
          <w:rFonts w:ascii="Times New Roman" w:hAnsi="Times New Roman"/>
          <w:sz w:val="24"/>
          <w:szCs w:val="24"/>
        </w:rPr>
        <w:t xml:space="preserve"> (median 1, range 1-3</w:t>
      </w:r>
      <w:r w:rsidR="000F0696" w:rsidRPr="003F035D">
        <w:rPr>
          <w:rFonts w:ascii="Times New Roman" w:hAnsi="Times New Roman"/>
          <w:sz w:val="24"/>
          <w:szCs w:val="24"/>
        </w:rPr>
        <w:t>, interquartile range 1</w:t>
      </w:r>
      <w:r w:rsidR="009D311B" w:rsidRPr="003F035D">
        <w:rPr>
          <w:rFonts w:ascii="Times New Roman" w:hAnsi="Times New Roman"/>
          <w:sz w:val="24"/>
          <w:szCs w:val="24"/>
        </w:rPr>
        <w:t>)</w:t>
      </w:r>
      <w:r w:rsidR="00A2162C" w:rsidRPr="003F035D">
        <w:rPr>
          <w:rFonts w:ascii="Times New Roman" w:hAnsi="Times New Roman"/>
          <w:sz w:val="24"/>
          <w:szCs w:val="24"/>
        </w:rPr>
        <w:t xml:space="preserve">. </w:t>
      </w:r>
      <w:r w:rsidR="006C5874" w:rsidRPr="003F035D">
        <w:rPr>
          <w:rFonts w:ascii="Times New Roman" w:hAnsi="Times New Roman"/>
          <w:sz w:val="24"/>
          <w:szCs w:val="24"/>
        </w:rPr>
        <w:t xml:space="preserve">Grade </w:t>
      </w:r>
      <w:r w:rsidR="0083159D" w:rsidRPr="003F035D">
        <w:rPr>
          <w:rFonts w:ascii="Times New Roman" w:hAnsi="Times New Roman"/>
          <w:sz w:val="24"/>
          <w:szCs w:val="24"/>
        </w:rPr>
        <w:t>1</w:t>
      </w:r>
      <w:r w:rsidR="006C5874" w:rsidRPr="003F035D">
        <w:rPr>
          <w:rFonts w:ascii="Times New Roman" w:hAnsi="Times New Roman"/>
          <w:sz w:val="24"/>
          <w:szCs w:val="24"/>
        </w:rPr>
        <w:t xml:space="preserve">, as according to the original </w:t>
      </w:r>
      <w:proofErr w:type="spellStart"/>
      <w:r w:rsidR="006C5874" w:rsidRPr="003F035D">
        <w:rPr>
          <w:rFonts w:ascii="Times New Roman" w:hAnsi="Times New Roman"/>
          <w:sz w:val="24"/>
          <w:szCs w:val="24"/>
        </w:rPr>
        <w:t>Vasseur</w:t>
      </w:r>
      <w:proofErr w:type="spellEnd"/>
      <w:r w:rsidR="006C5874" w:rsidRPr="003F035D">
        <w:rPr>
          <w:rFonts w:ascii="Times New Roman" w:hAnsi="Times New Roman"/>
          <w:sz w:val="24"/>
          <w:szCs w:val="24"/>
        </w:rPr>
        <w:t xml:space="preserve"> score</w:t>
      </w:r>
      <w:r w:rsidR="00632949" w:rsidRPr="003F035D">
        <w:rPr>
          <w:rFonts w:ascii="Times New Roman" w:hAnsi="Times New Roman"/>
          <w:sz w:val="24"/>
          <w:szCs w:val="24"/>
        </w:rPr>
        <w:t xml:space="preserve"> </w:t>
      </w:r>
      <w:r w:rsidR="00F34018" w:rsidRPr="003F035D">
        <w:rPr>
          <w:rFonts w:ascii="Times New Roman" w:hAnsi="Times New Roman"/>
          <w:sz w:val="24"/>
          <w:szCs w:val="24"/>
        </w:rPr>
        <w:fldChar w:fldCharType="begin"/>
      </w:r>
      <w:r w:rsidR="00621083" w:rsidRPr="003F035D">
        <w:rPr>
          <w:rFonts w:ascii="Times New Roman" w:hAnsi="Times New Roman"/>
          <w:sz w:val="24"/>
          <w:szCs w:val="24"/>
        </w:rPr>
        <w:instrText xml:space="preserve"> ADDIN EN.CITE &lt;EndNote&gt;&lt;Cite&gt;&lt;Author&gt;Vasseur&lt;/Author&gt;&lt;Year&gt;1985&lt;/Year&gt;&lt;RecNum&gt;950&lt;/RecNum&gt;&lt;DisplayText&gt;(8)&lt;/DisplayText&gt;&lt;record&gt;&lt;rec-number&gt;950&lt;/rec-number&gt;&lt;foreign-keys&gt;&lt;key app="EN" db-id="evf9dtddlpvp2tesd5xvtaw6fvzxvaw9re5v"&gt;950&lt;/key&gt;&lt;/foreign-keys&gt;&lt;ref-type name="Journal Article"&gt;17&lt;/ref-type&gt;&lt;contributors&gt;&lt;authors&gt;&lt;author&gt;Vasseur, P. B.&lt;/author&gt;&lt;author&gt;Pool, R. R.&lt;/author&gt;&lt;author&gt;Arnoczky, S. P.&lt;/author&gt;&lt;author&gt;Lau, R. E.&lt;/author&gt;&lt;/authors&gt;&lt;/contributors&gt;&lt;titles&gt;&lt;title&gt;Correlative biomechanical and histologic study of the cranial cruciate ligament in dogs&lt;/title&gt;&lt;secondary-title&gt;Am J Vet Res&lt;/secondary-title&gt;&lt;/titles&gt;&lt;periodical&gt;&lt;full-title&gt;Am J Vet Res&lt;/full-title&gt;&lt;/periodical&gt;&lt;pages&gt;1842-54&lt;/pages&gt;&lt;volume&gt;46&lt;/volume&gt;&lt;number&gt;9&lt;/number&gt;&lt;edition&gt;1985/09/01&lt;/edition&gt;&lt;keywords&gt;&lt;keyword&gt;Age Factors&lt;/keyword&gt;&lt;keyword&gt;Animals&lt;/keyword&gt;&lt;keyword&gt;Biomechanics&lt;/keyword&gt;&lt;keyword&gt;Body Weight&lt;/keyword&gt;&lt;keyword&gt;Dog Diseases/*pathology&lt;/keyword&gt;&lt;keyword&gt;Dogs/*anatomy &amp;amp; histology/physiology&lt;/keyword&gt;&lt;keyword&gt;Female&lt;/keyword&gt;&lt;keyword&gt;Hindlimb/*anatomy &amp;amp; histology&lt;/keyword&gt;&lt;keyword&gt;Histological Techniques/veterinary&lt;/keyword&gt;&lt;keyword&gt;Lameness, Animal/*pathology&lt;/keyword&gt;&lt;keyword&gt;Ligaments, Articular/*anatomy &amp;amp; histology/pathology/physiology&lt;/keyword&gt;&lt;keyword&gt;Male&lt;/keyword&gt;&lt;keyword&gt;Stifle/*anatomy &amp;amp; histology/physiology&lt;/keyword&gt;&lt;keyword&gt;Tensile Strength&lt;/keyword&gt;&lt;/keywords&gt;&lt;dates&gt;&lt;year&gt;1985&lt;/year&gt;&lt;pub-dates&gt;&lt;date&gt;Sep&lt;/date&gt;&lt;/pub-dates&gt;&lt;/dates&gt;&lt;isbn&gt;0002-9645 (Print)&amp;#xD;0002-9645 (Linking)&lt;/isbn&gt;&lt;accession-num&gt;3901837&lt;/accession-num&gt;&lt;urls&gt;&lt;related-urls&gt;&lt;url&gt;http://www.ncbi.nlm.nih.gov/pubmed/3901837&lt;/url&gt;&lt;/related-urls&gt;&lt;/urls&gt;&lt;language&gt;eng&lt;/language&gt;&lt;/record&gt;&lt;/Cite&gt;&lt;/EndNote&gt;</w:instrText>
      </w:r>
      <w:r w:rsidR="00F34018" w:rsidRPr="003F035D">
        <w:rPr>
          <w:rFonts w:ascii="Times New Roman" w:hAnsi="Times New Roman"/>
          <w:sz w:val="24"/>
          <w:szCs w:val="24"/>
        </w:rPr>
        <w:fldChar w:fldCharType="separate"/>
      </w:r>
      <w:r w:rsidR="00621083" w:rsidRPr="003F035D">
        <w:rPr>
          <w:rFonts w:ascii="Times New Roman" w:hAnsi="Times New Roman"/>
          <w:noProof/>
          <w:sz w:val="24"/>
          <w:szCs w:val="24"/>
        </w:rPr>
        <w:t>(</w:t>
      </w:r>
      <w:hyperlink w:anchor="_ENREF_8" w:tooltip="Vasseur, 1985 #950" w:history="1">
        <w:r w:rsidR="002833C4" w:rsidRPr="003F035D">
          <w:rPr>
            <w:rFonts w:ascii="Times New Roman" w:hAnsi="Times New Roman"/>
            <w:noProof/>
            <w:sz w:val="24"/>
            <w:szCs w:val="24"/>
          </w:rPr>
          <w:t>8</w:t>
        </w:r>
      </w:hyperlink>
      <w:r w:rsidR="00621083" w:rsidRPr="003F035D">
        <w:rPr>
          <w:rFonts w:ascii="Times New Roman" w:hAnsi="Times New Roman"/>
          <w:noProof/>
          <w:sz w:val="24"/>
          <w:szCs w:val="24"/>
        </w:rPr>
        <w:t>)</w:t>
      </w:r>
      <w:r w:rsidR="00F34018" w:rsidRPr="003F035D">
        <w:rPr>
          <w:rFonts w:ascii="Times New Roman" w:hAnsi="Times New Roman"/>
          <w:sz w:val="24"/>
          <w:szCs w:val="24"/>
        </w:rPr>
        <w:fldChar w:fldCharType="end"/>
      </w:r>
      <w:r w:rsidR="006C5874" w:rsidRPr="003F035D">
        <w:rPr>
          <w:rFonts w:ascii="Times New Roman" w:hAnsi="Times New Roman"/>
          <w:sz w:val="24"/>
          <w:szCs w:val="24"/>
        </w:rPr>
        <w:t>,</w:t>
      </w:r>
      <w:r w:rsidR="00A2162C" w:rsidRPr="003F035D">
        <w:rPr>
          <w:rFonts w:ascii="Times New Roman" w:hAnsi="Times New Roman"/>
          <w:sz w:val="24"/>
          <w:szCs w:val="24"/>
        </w:rPr>
        <w:t xml:space="preserve"> were also graded on the modified scoring system, with a</w:t>
      </w:r>
      <w:r w:rsidR="00BE55A1" w:rsidRPr="003F035D">
        <w:rPr>
          <w:rFonts w:ascii="Times New Roman" w:hAnsi="Times New Roman"/>
          <w:sz w:val="24"/>
          <w:szCs w:val="24"/>
        </w:rPr>
        <w:t xml:space="preserve"> median</w:t>
      </w:r>
      <w:r w:rsidR="00A2162C" w:rsidRPr="003F035D">
        <w:rPr>
          <w:rFonts w:ascii="Times New Roman" w:hAnsi="Times New Roman"/>
          <w:sz w:val="24"/>
          <w:szCs w:val="24"/>
        </w:rPr>
        <w:t xml:space="preserve"> score of 16.3 ± 4.4 (range 8-22.5, </w:t>
      </w:r>
      <w:r w:rsidR="00BE55A1" w:rsidRPr="003F035D">
        <w:rPr>
          <w:rFonts w:ascii="Times New Roman" w:hAnsi="Times New Roman"/>
          <w:sz w:val="24"/>
          <w:szCs w:val="24"/>
        </w:rPr>
        <w:t>interquartile range 3.3</w:t>
      </w:r>
      <w:r w:rsidR="00A2162C" w:rsidRPr="003F035D">
        <w:rPr>
          <w:rFonts w:ascii="Times New Roman" w:hAnsi="Times New Roman"/>
          <w:sz w:val="24"/>
          <w:szCs w:val="24"/>
        </w:rPr>
        <w:t xml:space="preserve">). </w:t>
      </w:r>
      <w:r w:rsidR="00D06FE0" w:rsidRPr="003F035D">
        <w:rPr>
          <w:rFonts w:ascii="Times New Roman" w:hAnsi="Times New Roman"/>
          <w:sz w:val="24"/>
          <w:szCs w:val="24"/>
        </w:rPr>
        <w:t>No correlation was noted between a</w:t>
      </w:r>
      <w:r w:rsidR="00DE6845" w:rsidRPr="003F035D">
        <w:rPr>
          <w:rFonts w:ascii="Times New Roman" w:hAnsi="Times New Roman"/>
          <w:sz w:val="24"/>
          <w:szCs w:val="24"/>
        </w:rPr>
        <w:t xml:space="preserve">ge and </w:t>
      </w:r>
      <w:proofErr w:type="spellStart"/>
      <w:r w:rsidR="00DE6845" w:rsidRPr="003F035D">
        <w:rPr>
          <w:rFonts w:ascii="Times New Roman" w:hAnsi="Times New Roman"/>
          <w:sz w:val="24"/>
          <w:szCs w:val="24"/>
        </w:rPr>
        <w:t>Vasseur</w:t>
      </w:r>
      <w:proofErr w:type="spellEnd"/>
      <w:r w:rsidR="00DE6845" w:rsidRPr="003F035D">
        <w:rPr>
          <w:rFonts w:ascii="Times New Roman" w:hAnsi="Times New Roman"/>
          <w:sz w:val="24"/>
          <w:szCs w:val="24"/>
        </w:rPr>
        <w:t xml:space="preserve"> score (</w:t>
      </w:r>
      <w:r w:rsidR="007F5682" w:rsidRPr="003F035D">
        <w:rPr>
          <w:rFonts w:ascii="Times New Roman" w:hAnsi="Times New Roman"/>
          <w:sz w:val="24"/>
          <w:szCs w:val="24"/>
        </w:rPr>
        <w:t xml:space="preserve">p </w:t>
      </w:r>
      <w:r w:rsidR="00DE6845" w:rsidRPr="003F035D">
        <w:rPr>
          <w:rFonts w:ascii="Times New Roman" w:hAnsi="Times New Roman"/>
          <w:sz w:val="24"/>
          <w:szCs w:val="24"/>
        </w:rPr>
        <w:t>=</w:t>
      </w:r>
      <w:r w:rsidR="007F5682" w:rsidRPr="003F035D">
        <w:rPr>
          <w:rFonts w:ascii="Times New Roman" w:hAnsi="Times New Roman"/>
          <w:sz w:val="24"/>
          <w:szCs w:val="24"/>
        </w:rPr>
        <w:t xml:space="preserve"> </w:t>
      </w:r>
      <w:r w:rsidR="00DE6845" w:rsidRPr="003F035D">
        <w:rPr>
          <w:rFonts w:ascii="Times New Roman" w:hAnsi="Times New Roman"/>
          <w:sz w:val="24"/>
          <w:szCs w:val="24"/>
        </w:rPr>
        <w:t>0.30</w:t>
      </w:r>
      <w:r w:rsidR="00D06FE0" w:rsidRPr="003F035D">
        <w:rPr>
          <w:rFonts w:ascii="Times New Roman" w:hAnsi="Times New Roman"/>
          <w:sz w:val="24"/>
          <w:szCs w:val="24"/>
        </w:rPr>
        <w:t>).</w:t>
      </w:r>
    </w:p>
    <w:p w:rsidR="00A2162C" w:rsidRPr="003F035D" w:rsidRDefault="00A2162C" w:rsidP="007F5682">
      <w:pPr>
        <w:spacing w:after="240" w:line="480" w:lineRule="auto"/>
        <w:jc w:val="both"/>
        <w:rPr>
          <w:i/>
        </w:rPr>
      </w:pPr>
    </w:p>
    <w:p w:rsidR="00A2162C" w:rsidRPr="003F035D" w:rsidRDefault="000478C1" w:rsidP="007F5682">
      <w:pPr>
        <w:spacing w:after="240" w:line="480" w:lineRule="auto"/>
        <w:jc w:val="both"/>
      </w:pPr>
      <w:r>
        <w:rPr>
          <w:i/>
        </w:rPr>
        <w:t xml:space="preserve">Elastic </w:t>
      </w:r>
      <w:proofErr w:type="spellStart"/>
      <w:r>
        <w:rPr>
          <w:i/>
        </w:rPr>
        <w:t>Fibre</w:t>
      </w:r>
      <w:proofErr w:type="spellEnd"/>
      <w:r>
        <w:rPr>
          <w:i/>
        </w:rPr>
        <w:t xml:space="preserve"> Content</w:t>
      </w:r>
    </w:p>
    <w:p w:rsidR="004E3890" w:rsidRPr="003F035D" w:rsidRDefault="00A2162C" w:rsidP="007F5682">
      <w:pPr>
        <w:pStyle w:val="ListParagraph"/>
        <w:spacing w:after="240" w:line="480" w:lineRule="auto"/>
        <w:ind w:left="0"/>
        <w:jc w:val="both"/>
        <w:rPr>
          <w:rFonts w:ascii="Times New Roman" w:hAnsi="Times New Roman"/>
          <w:sz w:val="24"/>
          <w:szCs w:val="24"/>
        </w:rPr>
      </w:pPr>
      <w:r w:rsidRPr="003F035D">
        <w:rPr>
          <w:rFonts w:ascii="Times New Roman" w:hAnsi="Times New Roman"/>
          <w:sz w:val="24"/>
          <w:szCs w:val="24"/>
        </w:rPr>
        <w:t xml:space="preserve">For all </w:t>
      </w:r>
      <w:r w:rsidR="003B2B9F" w:rsidRPr="003F035D">
        <w:rPr>
          <w:rFonts w:ascii="Times New Roman" w:hAnsi="Times New Roman"/>
        </w:rPr>
        <w:t>cranial cruciate ligament</w:t>
      </w:r>
      <w:r w:rsidRPr="003F035D">
        <w:rPr>
          <w:rFonts w:ascii="Times New Roman" w:hAnsi="Times New Roman"/>
          <w:sz w:val="24"/>
          <w:szCs w:val="24"/>
        </w:rPr>
        <w:t>s, M</w:t>
      </w:r>
      <w:r w:rsidR="001C39B6" w:rsidRPr="003F035D">
        <w:rPr>
          <w:rFonts w:ascii="Times New Roman" w:hAnsi="Times New Roman"/>
          <w:sz w:val="24"/>
          <w:szCs w:val="24"/>
        </w:rPr>
        <w:t>iller’s score</w:t>
      </w:r>
      <w:r w:rsidRPr="003F035D">
        <w:rPr>
          <w:rFonts w:ascii="Times New Roman" w:hAnsi="Times New Roman"/>
          <w:sz w:val="24"/>
          <w:szCs w:val="24"/>
        </w:rPr>
        <w:t xml:space="preserve"> </w:t>
      </w:r>
      <w:r w:rsidR="00BE55A1" w:rsidRPr="003F035D">
        <w:rPr>
          <w:rFonts w:ascii="Times New Roman" w:hAnsi="Times New Roman"/>
          <w:sz w:val="24"/>
          <w:szCs w:val="24"/>
        </w:rPr>
        <w:t xml:space="preserve">median was 0 </w:t>
      </w:r>
      <w:r w:rsidRPr="003F035D">
        <w:rPr>
          <w:rFonts w:ascii="Times New Roman" w:hAnsi="Times New Roman"/>
          <w:sz w:val="24"/>
          <w:szCs w:val="24"/>
        </w:rPr>
        <w:t>(range 0-2</w:t>
      </w:r>
      <w:r w:rsidR="00BE55A1" w:rsidRPr="003F035D">
        <w:rPr>
          <w:rFonts w:ascii="Times New Roman" w:hAnsi="Times New Roman"/>
          <w:sz w:val="24"/>
          <w:szCs w:val="24"/>
        </w:rPr>
        <w:t>.</w:t>
      </w:r>
      <w:r w:rsidRPr="003F035D">
        <w:rPr>
          <w:rFonts w:ascii="Times New Roman" w:hAnsi="Times New Roman"/>
          <w:sz w:val="24"/>
          <w:szCs w:val="24"/>
        </w:rPr>
        <w:t xml:space="preserve">5, </w:t>
      </w:r>
      <w:r w:rsidR="00BE55A1" w:rsidRPr="003F035D">
        <w:rPr>
          <w:rFonts w:ascii="Times New Roman" w:hAnsi="Times New Roman"/>
          <w:sz w:val="24"/>
          <w:szCs w:val="24"/>
        </w:rPr>
        <w:t>interquartile range 0.45</w:t>
      </w:r>
      <w:r w:rsidRPr="003F035D">
        <w:rPr>
          <w:rFonts w:ascii="Times New Roman" w:hAnsi="Times New Roman"/>
          <w:sz w:val="24"/>
          <w:szCs w:val="24"/>
        </w:rPr>
        <w:t xml:space="preserve">). For </w:t>
      </w:r>
      <w:r w:rsidR="003B2B9F" w:rsidRPr="003F035D">
        <w:rPr>
          <w:rFonts w:ascii="Times New Roman" w:hAnsi="Times New Roman"/>
        </w:rPr>
        <w:t>cranial cruciate ligament</w:t>
      </w:r>
      <w:r w:rsidRPr="003F035D">
        <w:rPr>
          <w:rFonts w:ascii="Times New Roman" w:hAnsi="Times New Roman"/>
          <w:sz w:val="24"/>
          <w:szCs w:val="24"/>
        </w:rPr>
        <w:t xml:space="preserve">s </w:t>
      </w:r>
      <w:r w:rsidR="0083159D" w:rsidRPr="003F035D">
        <w:rPr>
          <w:rFonts w:ascii="Times New Roman" w:hAnsi="Times New Roman"/>
          <w:sz w:val="24"/>
          <w:szCs w:val="24"/>
        </w:rPr>
        <w:t>of lower grade degeneration</w:t>
      </w:r>
      <w:r w:rsidR="00350413" w:rsidRPr="003F035D">
        <w:rPr>
          <w:rFonts w:ascii="Times New Roman" w:hAnsi="Times New Roman"/>
          <w:sz w:val="24"/>
          <w:szCs w:val="24"/>
        </w:rPr>
        <w:t xml:space="preserve"> </w:t>
      </w:r>
      <w:r w:rsidR="0083159D" w:rsidRPr="003F035D">
        <w:rPr>
          <w:rFonts w:ascii="Times New Roman" w:hAnsi="Times New Roman"/>
          <w:sz w:val="24"/>
          <w:szCs w:val="24"/>
        </w:rPr>
        <w:t>(</w:t>
      </w:r>
      <w:r w:rsidR="00350413" w:rsidRPr="003F035D">
        <w:rPr>
          <w:rFonts w:ascii="Times New Roman" w:hAnsi="Times New Roman"/>
          <w:sz w:val="24"/>
          <w:szCs w:val="24"/>
        </w:rPr>
        <w:t xml:space="preserve">grade 1 </w:t>
      </w:r>
      <w:proofErr w:type="spellStart"/>
      <w:r w:rsidR="00350413" w:rsidRPr="003F035D">
        <w:rPr>
          <w:rFonts w:ascii="Times New Roman" w:hAnsi="Times New Roman"/>
          <w:sz w:val="24"/>
          <w:szCs w:val="24"/>
        </w:rPr>
        <w:t>V</w:t>
      </w:r>
      <w:r w:rsidR="001C39B6" w:rsidRPr="003F035D">
        <w:rPr>
          <w:rFonts w:ascii="Times New Roman" w:hAnsi="Times New Roman"/>
          <w:sz w:val="24"/>
          <w:szCs w:val="24"/>
        </w:rPr>
        <w:t>asseur</w:t>
      </w:r>
      <w:proofErr w:type="spellEnd"/>
      <w:r w:rsidR="001C39B6" w:rsidRPr="003F035D">
        <w:rPr>
          <w:rFonts w:ascii="Times New Roman" w:hAnsi="Times New Roman"/>
          <w:sz w:val="24"/>
          <w:szCs w:val="24"/>
        </w:rPr>
        <w:t xml:space="preserve"> scores</w:t>
      </w:r>
      <w:r w:rsidR="00350413" w:rsidRPr="003F035D">
        <w:rPr>
          <w:rFonts w:ascii="Times New Roman" w:hAnsi="Times New Roman"/>
          <w:sz w:val="24"/>
          <w:szCs w:val="24"/>
        </w:rPr>
        <w:t>)</w:t>
      </w:r>
      <w:r w:rsidRPr="003F035D">
        <w:rPr>
          <w:rFonts w:ascii="Times New Roman" w:hAnsi="Times New Roman"/>
          <w:sz w:val="24"/>
          <w:szCs w:val="24"/>
        </w:rPr>
        <w:t>, all M</w:t>
      </w:r>
      <w:r w:rsidR="001C39B6" w:rsidRPr="003F035D">
        <w:rPr>
          <w:rFonts w:ascii="Times New Roman" w:hAnsi="Times New Roman"/>
          <w:sz w:val="24"/>
          <w:szCs w:val="24"/>
        </w:rPr>
        <w:t>iller’s</w:t>
      </w:r>
      <w:r w:rsidRPr="003F035D">
        <w:rPr>
          <w:rFonts w:ascii="Times New Roman" w:hAnsi="Times New Roman"/>
          <w:sz w:val="24"/>
          <w:szCs w:val="24"/>
        </w:rPr>
        <w:t xml:space="preserve"> scores were 0</w:t>
      </w:r>
      <w:r w:rsidR="000478C1">
        <w:rPr>
          <w:rFonts w:ascii="Times New Roman" w:hAnsi="Times New Roman"/>
          <w:sz w:val="24"/>
          <w:szCs w:val="24"/>
        </w:rPr>
        <w:t xml:space="preserve"> bar one sample of 0.25</w:t>
      </w:r>
      <w:r w:rsidRPr="003F035D">
        <w:rPr>
          <w:rFonts w:ascii="Times New Roman" w:hAnsi="Times New Roman"/>
          <w:sz w:val="24"/>
          <w:szCs w:val="24"/>
        </w:rPr>
        <w:t>.</w:t>
      </w:r>
      <w:r w:rsidR="00BE55A1" w:rsidRPr="003F035D">
        <w:rPr>
          <w:rFonts w:ascii="Times New Roman" w:hAnsi="Times New Roman"/>
          <w:sz w:val="24"/>
          <w:szCs w:val="24"/>
        </w:rPr>
        <w:t xml:space="preserve"> A</w:t>
      </w:r>
      <w:r w:rsidRPr="003F035D">
        <w:rPr>
          <w:rFonts w:ascii="Times New Roman" w:hAnsi="Times New Roman"/>
          <w:sz w:val="24"/>
          <w:szCs w:val="24"/>
        </w:rPr>
        <w:t xml:space="preserve"> statistically significant positive </w:t>
      </w:r>
      <w:r w:rsidR="000478C1">
        <w:rPr>
          <w:rFonts w:ascii="Times New Roman" w:hAnsi="Times New Roman"/>
          <w:sz w:val="24"/>
          <w:szCs w:val="24"/>
        </w:rPr>
        <w:t>Spearma</w:t>
      </w:r>
      <w:r w:rsidR="00BE55A1" w:rsidRPr="003F035D">
        <w:rPr>
          <w:rFonts w:ascii="Times New Roman" w:hAnsi="Times New Roman"/>
          <w:sz w:val="24"/>
          <w:szCs w:val="24"/>
        </w:rPr>
        <w:t>n</w:t>
      </w:r>
      <w:r w:rsidRPr="003F035D">
        <w:rPr>
          <w:rFonts w:ascii="Times New Roman" w:hAnsi="Times New Roman"/>
          <w:sz w:val="24"/>
          <w:szCs w:val="24"/>
        </w:rPr>
        <w:t xml:space="preserve">’s correlation was seen between </w:t>
      </w:r>
      <w:proofErr w:type="spellStart"/>
      <w:r w:rsidRPr="003F035D">
        <w:rPr>
          <w:rFonts w:ascii="Times New Roman" w:hAnsi="Times New Roman"/>
          <w:sz w:val="24"/>
          <w:szCs w:val="24"/>
        </w:rPr>
        <w:t>Vasseur</w:t>
      </w:r>
      <w:proofErr w:type="spellEnd"/>
      <w:r w:rsidRPr="003F035D">
        <w:rPr>
          <w:rFonts w:ascii="Times New Roman" w:hAnsi="Times New Roman"/>
          <w:sz w:val="24"/>
          <w:szCs w:val="24"/>
        </w:rPr>
        <w:t xml:space="preserve"> score and M</w:t>
      </w:r>
      <w:r w:rsidR="001C39B6" w:rsidRPr="003F035D">
        <w:rPr>
          <w:rFonts w:ascii="Times New Roman" w:hAnsi="Times New Roman"/>
          <w:sz w:val="24"/>
          <w:szCs w:val="24"/>
        </w:rPr>
        <w:t>iller’s score</w:t>
      </w:r>
      <w:r w:rsidRPr="003F035D">
        <w:rPr>
          <w:rFonts w:ascii="Times New Roman" w:hAnsi="Times New Roman"/>
          <w:sz w:val="24"/>
          <w:szCs w:val="24"/>
        </w:rPr>
        <w:t xml:space="preserve"> (</w:t>
      </w:r>
      <w:proofErr w:type="spellStart"/>
      <w:r w:rsidRPr="003F035D">
        <w:rPr>
          <w:rFonts w:ascii="Times New Roman" w:hAnsi="Times New Roman"/>
          <w:sz w:val="24"/>
          <w:szCs w:val="24"/>
        </w:rPr>
        <w:t>r</w:t>
      </w:r>
      <w:r w:rsidR="00B21B6C" w:rsidRPr="003F035D">
        <w:rPr>
          <w:rFonts w:ascii="Times New Roman" w:hAnsi="Times New Roman"/>
          <w:sz w:val="24"/>
          <w:szCs w:val="24"/>
          <w:vertAlign w:val="subscript"/>
        </w:rPr>
        <w:t>s</w:t>
      </w:r>
      <w:proofErr w:type="spellEnd"/>
      <w:r w:rsidR="007F5682" w:rsidRPr="003F035D">
        <w:rPr>
          <w:rFonts w:ascii="Times New Roman" w:hAnsi="Times New Roman"/>
          <w:sz w:val="24"/>
          <w:szCs w:val="24"/>
          <w:vertAlign w:val="subscript"/>
        </w:rPr>
        <w:t xml:space="preserve"> </w:t>
      </w:r>
      <w:r w:rsidRPr="003F035D">
        <w:rPr>
          <w:rFonts w:ascii="Times New Roman" w:hAnsi="Times New Roman"/>
          <w:sz w:val="24"/>
          <w:szCs w:val="24"/>
        </w:rPr>
        <w:t>=</w:t>
      </w:r>
      <w:r w:rsidR="007F5682" w:rsidRPr="003F035D">
        <w:rPr>
          <w:rFonts w:ascii="Times New Roman" w:hAnsi="Times New Roman"/>
          <w:sz w:val="24"/>
          <w:szCs w:val="24"/>
        </w:rPr>
        <w:t xml:space="preserve"> </w:t>
      </w:r>
      <w:r w:rsidRPr="003F035D">
        <w:rPr>
          <w:rFonts w:ascii="Times New Roman" w:hAnsi="Times New Roman"/>
          <w:sz w:val="24"/>
          <w:szCs w:val="24"/>
        </w:rPr>
        <w:t xml:space="preserve">0.84, </w:t>
      </w:r>
      <w:r w:rsidR="007F5682" w:rsidRPr="003F035D">
        <w:rPr>
          <w:rFonts w:ascii="Times New Roman" w:hAnsi="Times New Roman"/>
          <w:sz w:val="24"/>
          <w:szCs w:val="24"/>
        </w:rPr>
        <w:t xml:space="preserve">p </w:t>
      </w:r>
      <w:r w:rsidR="00603799" w:rsidRPr="003F035D">
        <w:rPr>
          <w:rFonts w:ascii="Times New Roman" w:hAnsi="Times New Roman"/>
          <w:sz w:val="24"/>
          <w:szCs w:val="24"/>
        </w:rPr>
        <w:t>&lt;</w:t>
      </w:r>
      <w:r w:rsidR="007F5682" w:rsidRPr="003F035D">
        <w:rPr>
          <w:rFonts w:ascii="Times New Roman" w:hAnsi="Times New Roman"/>
          <w:sz w:val="24"/>
          <w:szCs w:val="24"/>
        </w:rPr>
        <w:t xml:space="preserve"> 0</w:t>
      </w:r>
      <w:r w:rsidRPr="003F035D">
        <w:rPr>
          <w:rFonts w:ascii="Times New Roman" w:hAnsi="Times New Roman"/>
          <w:sz w:val="24"/>
          <w:szCs w:val="24"/>
        </w:rPr>
        <w:t>.001)</w:t>
      </w:r>
      <w:r w:rsidR="00506627" w:rsidRPr="003F035D">
        <w:rPr>
          <w:rFonts w:ascii="Times New Roman" w:hAnsi="Times New Roman"/>
          <w:sz w:val="24"/>
          <w:szCs w:val="24"/>
        </w:rPr>
        <w:t>, suggesting an increase</w:t>
      </w:r>
      <w:r w:rsidR="00B21B6C" w:rsidRPr="003F035D">
        <w:rPr>
          <w:rFonts w:ascii="Times New Roman" w:hAnsi="Times New Roman"/>
          <w:sz w:val="24"/>
          <w:szCs w:val="24"/>
        </w:rPr>
        <w:t>d</w:t>
      </w:r>
      <w:r w:rsidR="001C39B6" w:rsidRPr="003F035D">
        <w:rPr>
          <w:rFonts w:ascii="Times New Roman" w:hAnsi="Times New Roman"/>
          <w:sz w:val="24"/>
          <w:szCs w:val="24"/>
        </w:rPr>
        <w:t xml:space="preserve"> quantity of</w:t>
      </w:r>
      <w:r w:rsidR="00506627" w:rsidRPr="003F035D">
        <w:rPr>
          <w:rFonts w:ascii="Times New Roman" w:hAnsi="Times New Roman"/>
          <w:sz w:val="24"/>
          <w:szCs w:val="24"/>
        </w:rPr>
        <w:t xml:space="preserve"> </w:t>
      </w:r>
      <w:r w:rsidR="000478C1">
        <w:rPr>
          <w:rFonts w:ascii="Times New Roman" w:hAnsi="Times New Roman"/>
          <w:sz w:val="24"/>
          <w:szCs w:val="24"/>
        </w:rPr>
        <w:t>elastic</w:t>
      </w:r>
      <w:r w:rsidR="00506627" w:rsidRPr="003F035D">
        <w:rPr>
          <w:rFonts w:ascii="Times New Roman" w:hAnsi="Times New Roman"/>
          <w:sz w:val="24"/>
          <w:szCs w:val="24"/>
        </w:rPr>
        <w:t xml:space="preserve"> </w:t>
      </w:r>
      <w:r w:rsidR="000478C1">
        <w:rPr>
          <w:rFonts w:ascii="Times New Roman" w:hAnsi="Times New Roman"/>
          <w:sz w:val="24"/>
          <w:szCs w:val="24"/>
        </w:rPr>
        <w:t>fibre</w:t>
      </w:r>
      <w:r w:rsidR="00506627" w:rsidRPr="003F035D">
        <w:rPr>
          <w:rFonts w:ascii="Times New Roman" w:hAnsi="Times New Roman"/>
          <w:sz w:val="24"/>
          <w:szCs w:val="24"/>
        </w:rPr>
        <w:t>s are seen with increas</w:t>
      </w:r>
      <w:r w:rsidR="00B21B6C" w:rsidRPr="003F035D">
        <w:rPr>
          <w:rFonts w:ascii="Times New Roman" w:hAnsi="Times New Roman"/>
          <w:sz w:val="24"/>
          <w:szCs w:val="24"/>
        </w:rPr>
        <w:t>ed</w:t>
      </w:r>
      <w:r w:rsidR="00506627" w:rsidRPr="003F035D">
        <w:rPr>
          <w:rFonts w:ascii="Times New Roman" w:hAnsi="Times New Roman"/>
          <w:sz w:val="24"/>
          <w:szCs w:val="24"/>
        </w:rPr>
        <w:t xml:space="preserve"> ligament degeneration.</w:t>
      </w:r>
      <w:r w:rsidR="00350413" w:rsidRPr="003F035D">
        <w:rPr>
          <w:rFonts w:ascii="Times New Roman" w:hAnsi="Times New Roman"/>
          <w:sz w:val="24"/>
          <w:szCs w:val="24"/>
        </w:rPr>
        <w:t xml:space="preserve"> </w:t>
      </w:r>
      <w:r w:rsidR="003701A5" w:rsidRPr="003F035D">
        <w:rPr>
          <w:rFonts w:ascii="Times New Roman" w:hAnsi="Times New Roman"/>
          <w:sz w:val="24"/>
          <w:szCs w:val="24"/>
        </w:rPr>
        <w:t xml:space="preserve">In </w:t>
      </w:r>
      <w:r w:rsidR="003B2B9F" w:rsidRPr="003F035D">
        <w:rPr>
          <w:rFonts w:ascii="Times New Roman" w:hAnsi="Times New Roman"/>
        </w:rPr>
        <w:t>cranial cruciate ligament</w:t>
      </w:r>
      <w:r w:rsidR="001C5923" w:rsidRPr="003F035D">
        <w:rPr>
          <w:rFonts w:ascii="Times New Roman" w:hAnsi="Times New Roman"/>
          <w:sz w:val="24"/>
          <w:szCs w:val="24"/>
        </w:rPr>
        <w:t>s with minimal degeneration (</w:t>
      </w:r>
      <w:r w:rsidR="003701A5" w:rsidRPr="003F035D">
        <w:rPr>
          <w:rFonts w:ascii="Times New Roman" w:hAnsi="Times New Roman"/>
          <w:sz w:val="24"/>
          <w:szCs w:val="24"/>
        </w:rPr>
        <w:t>m</w:t>
      </w:r>
      <w:r w:rsidR="001C39B6" w:rsidRPr="003F035D">
        <w:rPr>
          <w:rFonts w:ascii="Times New Roman" w:hAnsi="Times New Roman"/>
          <w:sz w:val="24"/>
          <w:szCs w:val="24"/>
        </w:rPr>
        <w:t xml:space="preserve">odified </w:t>
      </w:r>
      <w:proofErr w:type="spellStart"/>
      <w:r w:rsidR="001C39B6" w:rsidRPr="003F035D">
        <w:rPr>
          <w:rFonts w:ascii="Times New Roman" w:hAnsi="Times New Roman"/>
          <w:sz w:val="24"/>
          <w:szCs w:val="24"/>
        </w:rPr>
        <w:t>Vasseur</w:t>
      </w:r>
      <w:proofErr w:type="spellEnd"/>
      <w:r w:rsidR="001C39B6" w:rsidRPr="003F035D">
        <w:rPr>
          <w:rFonts w:ascii="Times New Roman" w:hAnsi="Times New Roman"/>
          <w:sz w:val="24"/>
          <w:szCs w:val="24"/>
        </w:rPr>
        <w:t xml:space="preserve"> score</w:t>
      </w:r>
      <w:r w:rsidR="003701A5" w:rsidRPr="003F035D">
        <w:rPr>
          <w:rFonts w:ascii="Times New Roman" w:hAnsi="Times New Roman"/>
          <w:sz w:val="24"/>
          <w:szCs w:val="24"/>
        </w:rPr>
        <w:t xml:space="preserve"> of </w:t>
      </w:r>
      <w:r w:rsidR="000478C1">
        <w:rPr>
          <w:rFonts w:ascii="Times New Roman" w:hAnsi="Times New Roman"/>
          <w:sz w:val="24"/>
          <w:szCs w:val="24"/>
        </w:rPr>
        <w:t>&lt;</w:t>
      </w:r>
      <w:r w:rsidR="003701A5" w:rsidRPr="003F035D">
        <w:rPr>
          <w:rFonts w:ascii="Times New Roman" w:hAnsi="Times New Roman"/>
          <w:sz w:val="24"/>
          <w:szCs w:val="24"/>
        </w:rPr>
        <w:t>10),</w:t>
      </w:r>
      <w:r w:rsidR="003701A5" w:rsidRPr="003F035D">
        <w:rPr>
          <w:rFonts w:ascii="Times New Roman" w:hAnsi="Times New Roman"/>
          <w:b/>
          <w:sz w:val="24"/>
          <w:szCs w:val="24"/>
        </w:rPr>
        <w:t xml:space="preserve"> </w:t>
      </w:r>
      <w:r w:rsidR="003701A5" w:rsidRPr="003F035D">
        <w:rPr>
          <w:rFonts w:ascii="Times New Roman" w:hAnsi="Times New Roman"/>
          <w:sz w:val="24"/>
          <w:szCs w:val="24"/>
        </w:rPr>
        <w:t xml:space="preserve">sparse </w:t>
      </w:r>
      <w:r w:rsidR="000478C1">
        <w:rPr>
          <w:rFonts w:ascii="Times New Roman" w:hAnsi="Times New Roman"/>
          <w:sz w:val="24"/>
          <w:szCs w:val="24"/>
        </w:rPr>
        <w:t>elastic</w:t>
      </w:r>
      <w:r w:rsidR="003701A5" w:rsidRPr="003F035D">
        <w:rPr>
          <w:rFonts w:ascii="Times New Roman" w:hAnsi="Times New Roman"/>
          <w:sz w:val="24"/>
          <w:szCs w:val="24"/>
        </w:rPr>
        <w:t xml:space="preserve"> </w:t>
      </w:r>
      <w:r w:rsidR="000478C1">
        <w:rPr>
          <w:rFonts w:ascii="Times New Roman" w:hAnsi="Times New Roman"/>
          <w:sz w:val="24"/>
          <w:szCs w:val="24"/>
        </w:rPr>
        <w:t>fibre</w:t>
      </w:r>
      <w:r w:rsidR="003701A5" w:rsidRPr="003F035D">
        <w:rPr>
          <w:rFonts w:ascii="Times New Roman" w:hAnsi="Times New Roman"/>
          <w:sz w:val="24"/>
          <w:szCs w:val="24"/>
        </w:rPr>
        <w:t xml:space="preserve">s were found throughout the </w:t>
      </w:r>
      <w:r w:rsidR="003B2B9F" w:rsidRPr="003F035D">
        <w:rPr>
          <w:rFonts w:ascii="Times New Roman" w:hAnsi="Times New Roman"/>
        </w:rPr>
        <w:t>cranial cruciate ligament</w:t>
      </w:r>
      <w:r w:rsidR="00FA1C22" w:rsidRPr="003F035D">
        <w:rPr>
          <w:rFonts w:ascii="Times New Roman" w:hAnsi="Times New Roman"/>
          <w:sz w:val="24"/>
          <w:szCs w:val="24"/>
        </w:rPr>
        <w:t xml:space="preserve"> (Fig 1)</w:t>
      </w:r>
      <w:r w:rsidR="003701A5" w:rsidRPr="003F035D">
        <w:rPr>
          <w:rFonts w:ascii="Times New Roman" w:hAnsi="Times New Roman"/>
          <w:sz w:val="24"/>
          <w:szCs w:val="24"/>
        </w:rPr>
        <w:t xml:space="preserve">. </w:t>
      </w:r>
      <w:r w:rsidR="00DE6845" w:rsidRPr="003F035D">
        <w:rPr>
          <w:rFonts w:ascii="Times New Roman" w:hAnsi="Times New Roman"/>
          <w:sz w:val="24"/>
          <w:szCs w:val="24"/>
        </w:rPr>
        <w:t>No correlation between age and Miller’s score was noted (</w:t>
      </w:r>
      <w:r w:rsidR="007F5682" w:rsidRPr="003F035D">
        <w:rPr>
          <w:rFonts w:ascii="Times New Roman" w:hAnsi="Times New Roman"/>
          <w:sz w:val="24"/>
          <w:szCs w:val="24"/>
        </w:rPr>
        <w:t>p</w:t>
      </w:r>
      <w:r w:rsidR="007F5682" w:rsidRPr="003F035D">
        <w:rPr>
          <w:rFonts w:ascii="Times New Roman" w:hAnsi="Times New Roman"/>
          <w:i/>
          <w:sz w:val="24"/>
          <w:szCs w:val="24"/>
        </w:rPr>
        <w:t xml:space="preserve"> </w:t>
      </w:r>
      <w:r w:rsidR="00DE6845" w:rsidRPr="003F035D">
        <w:rPr>
          <w:rFonts w:ascii="Times New Roman" w:hAnsi="Times New Roman"/>
          <w:sz w:val="24"/>
          <w:szCs w:val="24"/>
        </w:rPr>
        <w:t>=</w:t>
      </w:r>
      <w:r w:rsidR="007F5682" w:rsidRPr="003F035D">
        <w:rPr>
          <w:rFonts w:ascii="Times New Roman" w:hAnsi="Times New Roman"/>
          <w:sz w:val="24"/>
          <w:szCs w:val="24"/>
        </w:rPr>
        <w:t xml:space="preserve"> </w:t>
      </w:r>
      <w:r w:rsidR="00DE6845" w:rsidRPr="003F035D">
        <w:rPr>
          <w:rFonts w:ascii="Times New Roman" w:hAnsi="Times New Roman"/>
          <w:sz w:val="24"/>
          <w:szCs w:val="24"/>
        </w:rPr>
        <w:t xml:space="preserve">0.75). </w:t>
      </w:r>
      <w:r w:rsidR="00350413" w:rsidRPr="003F035D">
        <w:rPr>
          <w:rFonts w:ascii="Times New Roman" w:hAnsi="Times New Roman"/>
          <w:sz w:val="24"/>
          <w:szCs w:val="24"/>
        </w:rPr>
        <w:t xml:space="preserve">Intra- and </w:t>
      </w:r>
      <w:proofErr w:type="spellStart"/>
      <w:r w:rsidR="00350413" w:rsidRPr="003F035D">
        <w:rPr>
          <w:rFonts w:ascii="Times New Roman" w:hAnsi="Times New Roman"/>
          <w:sz w:val="24"/>
          <w:szCs w:val="24"/>
        </w:rPr>
        <w:t>interobserver</w:t>
      </w:r>
      <w:proofErr w:type="spellEnd"/>
      <w:r w:rsidR="00350413" w:rsidRPr="003F035D">
        <w:rPr>
          <w:rFonts w:ascii="Times New Roman" w:hAnsi="Times New Roman"/>
          <w:sz w:val="24"/>
          <w:szCs w:val="24"/>
        </w:rPr>
        <w:t xml:space="preserve"> data is summarised in Table 1.</w:t>
      </w:r>
      <w:r w:rsidR="00350413" w:rsidRPr="003F035D" w:rsidDel="00350413">
        <w:rPr>
          <w:rFonts w:ascii="Times New Roman" w:hAnsi="Times New Roman"/>
          <w:sz w:val="24"/>
          <w:szCs w:val="24"/>
        </w:rPr>
        <w:t xml:space="preserve"> </w:t>
      </w:r>
    </w:p>
    <w:p w:rsidR="004E3890" w:rsidRPr="003F035D" w:rsidRDefault="004E3890" w:rsidP="007F5682">
      <w:pPr>
        <w:spacing w:after="240" w:line="480" w:lineRule="auto"/>
        <w:jc w:val="both"/>
      </w:pPr>
    </w:p>
    <w:p w:rsidR="00A2162C" w:rsidRPr="003F035D" w:rsidRDefault="00A2162C" w:rsidP="007F5682">
      <w:pPr>
        <w:pStyle w:val="Style3"/>
        <w:spacing w:line="480" w:lineRule="auto"/>
        <w:outlineLvl w:val="2"/>
      </w:pPr>
      <w:bookmarkStart w:id="10" w:name="_Toc267852109"/>
      <w:r w:rsidRPr="003F035D">
        <w:rPr>
          <w:b/>
          <w:sz w:val="24"/>
          <w:szCs w:val="24"/>
        </w:rPr>
        <w:t>Discussion</w:t>
      </w:r>
      <w:bookmarkEnd w:id="10"/>
    </w:p>
    <w:p w:rsidR="002A565C" w:rsidRPr="003F035D" w:rsidRDefault="000478C1" w:rsidP="007F5682">
      <w:pPr>
        <w:spacing w:after="240" w:line="480" w:lineRule="auto"/>
        <w:jc w:val="both"/>
      </w:pPr>
      <w:r>
        <w:t xml:space="preserve">Extracellular matrix degeneration was found in every sample examined, consistent with previous studies on canine </w:t>
      </w:r>
      <w:r>
        <w:t xml:space="preserve">cruciate ligaments. </w:t>
      </w:r>
      <w:r w:rsidR="002A565C" w:rsidRPr="003F035D">
        <w:t xml:space="preserve">Advancing degeneration has been associated with mechanical weakness of the canine </w:t>
      </w:r>
      <w:r w:rsidR="003B2B9F" w:rsidRPr="003F035D">
        <w:t>cranial cruciate ligament</w:t>
      </w:r>
      <w:r w:rsidR="002A565C" w:rsidRPr="003F035D">
        <w:t>.</w:t>
      </w:r>
      <w:r w:rsidR="00F34018" w:rsidRPr="003F035D">
        <w:fldChar w:fldCharType="begin"/>
      </w:r>
      <w:r w:rsidR="00621083" w:rsidRPr="003F035D">
        <w:instrText xml:space="preserve"> ADDIN EN.CITE &lt;EndNote&gt;&lt;Cite&gt;&lt;Author&gt;Vasseur&lt;/Author&gt;&lt;Year&gt;1985&lt;/Year&gt;&lt;RecNum&gt;950&lt;/RecNum&gt;&lt;DisplayText&gt;(8)&lt;/DisplayText&gt;&lt;record&gt;&lt;rec-number&gt;950&lt;/rec-number&gt;&lt;foreign-keys&gt;&lt;key app="EN" db-id="evf9dtddlpvp2tesd5xvtaw6fvzxvaw9re5v"&gt;950&lt;/key&gt;&lt;/foreign-keys&gt;&lt;ref-type name="Journal Article"&gt;17&lt;/ref-type&gt;&lt;contributors&gt;&lt;authors&gt;&lt;author&gt;Vasseur, P. B.&lt;/author&gt;&lt;author&gt;Pool, R. R.&lt;/author&gt;&lt;author&gt;Arnoczky, S. P.&lt;/author&gt;&lt;author&gt;Lau, R. E.&lt;/author&gt;&lt;/authors&gt;&lt;/contributors&gt;&lt;titles&gt;&lt;title&gt;Correlative biomechanical and histologic study of the cranial cruciate ligament in dogs&lt;/title&gt;&lt;secondary-title&gt;Am J Vet Res&lt;/secondary-title&gt;&lt;/titles&gt;&lt;periodical&gt;&lt;full-title&gt;Am J Vet Res&lt;/full-title&gt;&lt;/periodical&gt;&lt;pages&gt;1842-54&lt;/pages&gt;&lt;volume&gt;46&lt;/volume&gt;&lt;number&gt;9&lt;/number&gt;&lt;edition&gt;1985/09/01&lt;/edition&gt;&lt;keywords&gt;&lt;keyword&gt;Age Factors&lt;/keyword&gt;&lt;keyword&gt;Animals&lt;/keyword&gt;&lt;keyword&gt;Biomechanics&lt;/keyword&gt;&lt;keyword&gt;Body Weight&lt;/keyword&gt;&lt;keyword&gt;Dog Diseases/*pathology&lt;/keyword&gt;&lt;keyword&gt;Dogs/*anatomy &amp;amp; histology/physiology&lt;/keyword&gt;&lt;keyword&gt;Female&lt;/keyword&gt;&lt;keyword&gt;Hindlimb/*anatomy &amp;amp; histology&lt;/keyword&gt;&lt;keyword&gt;Histological Techniques/veterinary&lt;/keyword&gt;&lt;keyword&gt;Lameness, Animal/*pathology&lt;/keyword&gt;&lt;keyword&gt;Ligaments, Articular/*anatomy &amp;amp; histology/pathology/physiology&lt;/keyword&gt;&lt;keyword&gt;Male&lt;/keyword&gt;&lt;keyword&gt;Stifle/*anatomy &amp;amp; histology/physiology&lt;/keyword&gt;&lt;keyword&gt;Tensile Strength&lt;/keyword&gt;&lt;/keywords&gt;&lt;dates&gt;&lt;year&gt;1985&lt;/year&gt;&lt;pub-dates&gt;&lt;date&gt;Sep&lt;/date&gt;&lt;/pub-dates&gt;&lt;/dates&gt;&lt;isbn&gt;0002-9645 (Print)&amp;#xD;0002-9645 (Linking)&lt;/isbn&gt;&lt;accession-num&gt;3901837&lt;/accession-num&gt;&lt;urls&gt;&lt;related-urls&gt;&lt;url&gt;http://www.ncbi.nlm.nih.gov/pubmed/3901837&lt;/url&gt;&lt;/related-urls&gt;&lt;/urls&gt;&lt;language&gt;eng&lt;/language&gt;&lt;/record&gt;&lt;/Cite&gt;&lt;/EndNote&gt;</w:instrText>
      </w:r>
      <w:r w:rsidR="00F34018" w:rsidRPr="003F035D">
        <w:fldChar w:fldCharType="separate"/>
      </w:r>
      <w:r w:rsidR="00621083" w:rsidRPr="003F035D">
        <w:rPr>
          <w:noProof/>
        </w:rPr>
        <w:t>(</w:t>
      </w:r>
      <w:hyperlink w:anchor="_ENREF_8" w:tooltip="Vasseur, 1985 #950" w:history="1">
        <w:r w:rsidR="002833C4" w:rsidRPr="003F035D">
          <w:rPr>
            <w:noProof/>
          </w:rPr>
          <w:t>8</w:t>
        </w:r>
      </w:hyperlink>
      <w:r w:rsidR="00621083" w:rsidRPr="003F035D">
        <w:rPr>
          <w:noProof/>
        </w:rPr>
        <w:t>)</w:t>
      </w:r>
      <w:r w:rsidR="00F34018" w:rsidRPr="003F035D">
        <w:fldChar w:fldCharType="end"/>
      </w:r>
      <w:r w:rsidR="002A565C" w:rsidRPr="003F035D">
        <w:t xml:space="preserve"> </w:t>
      </w:r>
      <w:proofErr w:type="spellStart"/>
      <w:r>
        <w:t>Generalised</w:t>
      </w:r>
      <w:proofErr w:type="spellEnd"/>
      <w:r>
        <w:t xml:space="preserve"> </w:t>
      </w:r>
      <w:proofErr w:type="spellStart"/>
      <w:r>
        <w:t>Vasseur</w:t>
      </w:r>
      <w:proofErr w:type="spellEnd"/>
      <w:r>
        <w:t xml:space="preserve"> grade 1 changes were described in both the cranial cruciate ligament and the caudal cruciate ligament in the greyhound, a breed at very low risk of canine cruciate ligament rupture, leading to the suggestion that these low-grade changes are not in fact degenerative but adaptive</w:t>
      </w:r>
      <w:r w:rsidR="002A565C" w:rsidRPr="003F035D">
        <w:t>.</w:t>
      </w:r>
      <w:r w:rsidR="00F34018" w:rsidRPr="003F035D">
        <w:fldChar w:fldCharType="begin"/>
      </w:r>
      <w:r w:rsidR="00D06DA4">
        <w:instrText xml:space="preserve"> ADDIN EN.CITE &lt;EndNote&gt;&lt;Cite&gt;&lt;Author&gt;Comerford&lt;/Author&gt;&lt;Year&gt;2006&lt;/Year&gt;&lt;RecNum&gt;94&lt;/RecNum&gt;&lt;DisplayText&gt;(5)&lt;/DisplayText&gt;&lt;record&gt;&lt;rec-number&gt;94&lt;/rec-number&gt;&lt;foreign-keys&gt;&lt;key app="EN" db-id="a9wtxaesa5rdfrear9b5reduwaevsaxtvs5w" timestamp="0"&gt;94&lt;/key&gt;&lt;/foreign-keys&gt;&lt;ref-type name="Journal Article"&gt;17&lt;/ref-type&gt;&lt;contributors&gt;&lt;authors&gt;&lt;author&gt;Comerford, E. J.&lt;/author&gt;&lt;author&gt;Tarlton, J. F.&lt;/author&gt;&lt;author&gt;Wales, A.&lt;/author&gt;&lt;author&gt;Bailey, A. J.&lt;/author&gt;&lt;author&gt;Innes, J. F.&lt;/author&gt;&lt;/authors&gt;&lt;/contributors&gt;&lt;auth-address&gt;Department of Clinical Veterinary Science, University of Bristol, Langford, Bristol BS40 5DU, UK.&lt;/auth-address&gt;&lt;titles&gt;&lt;title&gt;Ultrastructural differences in cranial cruciate ligaments from dogs of two breeds with a differing predisposition to ligament degeneration and rupture&lt;/title&gt;&lt;secondary-title&gt;J Comp Pathol&lt;/secondary-title&gt;&lt;/titles&gt;&lt;pages&gt;8-16&lt;/pages&gt;&lt;volume&gt;134&lt;/volume&gt;&lt;number&gt;1&lt;/number&gt;&lt;edition&gt;2005/12/07&lt;/edition&gt;&lt;keywords&gt;&lt;keyword&gt;Animals&lt;/keyword&gt;&lt;keyword&gt;Anterior Cruciate Ligament/physiology/*ultrastructure&lt;/keyword&gt;&lt;keyword&gt;Disease Susceptibility&lt;/keyword&gt;&lt;keyword&gt;Dogs/*anatomy &amp;amp; histology&lt;/keyword&gt;&lt;keyword&gt;Female&lt;/keyword&gt;&lt;keyword&gt;Fibrillar Collagens/chemistry&lt;/keyword&gt;&lt;keyword&gt;Fibrocartilage/*ultrastructure&lt;/keyword&gt;&lt;keyword&gt;Male&lt;/keyword&gt;&lt;keyword&gt;Rupture/pathology/*veterinary&lt;/keyword&gt;&lt;keyword&gt;Species Specificity&lt;/keyword&gt;&lt;/keywords&gt;&lt;dates&gt;&lt;year&gt;2006&lt;/year&gt;&lt;pub-dates&gt;&lt;date&gt;Jan&lt;/date&gt;&lt;/pub-dates&gt;&lt;/dates&gt;&lt;isbn&gt;0021-9975 (Print)&lt;/isbn&gt;&lt;accession-num&gt;16330041&lt;/accession-num&gt;&lt;urls&gt;&lt;related-urls&gt;&lt;url&gt;http://www.ncbi.nlm.nih.gov/entrez/query.fcgi?cmd=Retrieve&amp;amp;db=PubMed&amp;amp;dopt=Citation&amp;amp;list_uids=16330041&lt;/url&gt;&lt;/related-urls&gt;&lt;/urls&gt;&lt;electronic-resource-num&gt;S0021-9975(05)00072-1 [pii]&amp;#xD;10.1016/j.jcpa.2005.06.004&lt;/electronic-resource-num&gt;&lt;language&gt;eng&lt;/language&gt;&lt;/record&gt;&lt;/Cite&gt;&lt;/EndNote&gt;</w:instrText>
      </w:r>
      <w:r w:rsidR="00F34018" w:rsidRPr="003F035D">
        <w:fldChar w:fldCharType="separate"/>
      </w:r>
      <w:r w:rsidR="00621083" w:rsidRPr="003F035D">
        <w:rPr>
          <w:noProof/>
        </w:rPr>
        <w:t>(</w:t>
      </w:r>
      <w:hyperlink w:anchor="_ENREF_5" w:tooltip="Comerford, 2006 #94" w:history="1">
        <w:r w:rsidR="002833C4" w:rsidRPr="003F035D">
          <w:rPr>
            <w:noProof/>
          </w:rPr>
          <w:t>5</w:t>
        </w:r>
      </w:hyperlink>
      <w:r w:rsidR="00621083" w:rsidRPr="003F035D">
        <w:rPr>
          <w:noProof/>
        </w:rPr>
        <w:t>)</w:t>
      </w:r>
      <w:r w:rsidR="00F34018" w:rsidRPr="003F035D">
        <w:fldChar w:fldCharType="end"/>
      </w:r>
      <w:r w:rsidR="002A565C" w:rsidRPr="003F035D">
        <w:t xml:space="preserve"> </w:t>
      </w:r>
      <w:r>
        <w:t>As g</w:t>
      </w:r>
      <w:r w:rsidRPr="003F035D">
        <w:t>rade 2 and 3 changes have not been described in the greyhound</w:t>
      </w:r>
      <w:r>
        <w:t xml:space="preserve">, </w:t>
      </w:r>
      <w:r w:rsidRPr="003F035D">
        <w:fldChar w:fldCharType="begin"/>
      </w:r>
      <w:r w:rsidR="00D06DA4">
        <w:instrText xml:space="preserve"> ADDIN EN.CITE &lt;EndNote&gt;&lt;Cite&gt;&lt;Author&gt;Comerford&lt;/Author&gt;&lt;Year&gt;2006&lt;/Year&gt;&lt;RecNum&gt;94&lt;/RecNum&gt;&lt;DisplayText&gt;(5)&lt;/DisplayText&gt;&lt;record&gt;&lt;rec-number&gt;94&lt;/rec-number&gt;&lt;foreign-keys&gt;&lt;key app="EN" db-id="a9wtxaesa5rdfrear9b5reduwaevsaxtvs5w" timestamp="0"&gt;94&lt;/key&gt;&lt;/foreign-keys&gt;&lt;ref-type name="Journal Article"&gt;17&lt;/ref-type&gt;&lt;contributors&gt;&lt;authors&gt;&lt;author&gt;Comerford, E. J.&lt;/author&gt;&lt;author&gt;Tarlton, J. F.&lt;/author&gt;&lt;author&gt;Wales, A.&lt;/author&gt;&lt;author&gt;Bailey, A. J.&lt;/author&gt;&lt;author&gt;Innes, J. F.&lt;/author&gt;&lt;/authors&gt;&lt;/contributors&gt;&lt;auth-address&gt;Department of Clinical Veterinary Science, University of Bristol, Langford, Bristol BS40 5DU, UK.&lt;/auth-address&gt;&lt;titles&gt;&lt;title&gt;Ultrastructural differences in cranial cruciate ligaments from dogs of two breeds with a differing predisposition to ligament degeneration and rupture&lt;/title&gt;&lt;secondary-title&gt;J Comp Pathol&lt;/secondary-title&gt;&lt;/titles&gt;&lt;pages&gt;8-16&lt;/pages&gt;&lt;volume&gt;134&lt;/volume&gt;&lt;number&gt;1&lt;/number&gt;&lt;edition&gt;2005/12/07&lt;/edition&gt;&lt;keywords&gt;&lt;keyword&gt;Animals&lt;/keyword&gt;&lt;keyword&gt;Anterior Cruciate Ligament/physiology/*ultrastructure&lt;/keyword&gt;&lt;keyword&gt;Disease Susceptibility&lt;/keyword&gt;&lt;keyword&gt;Dogs/*anatomy &amp;amp; histology&lt;/keyword&gt;&lt;keyword&gt;Female&lt;/keyword&gt;&lt;keyword&gt;Fibrillar Collagens/chemistry&lt;/keyword&gt;&lt;keyword&gt;Fibrocartilage/*ultrastructure&lt;/keyword&gt;&lt;keyword&gt;Male&lt;/keyword&gt;&lt;keyword&gt;Rupture/pathology/*veterinary&lt;/keyword&gt;&lt;keyword&gt;Species Specificity&lt;/keyword&gt;&lt;/keywords&gt;&lt;dates&gt;&lt;year&gt;2006&lt;/year&gt;&lt;pub-dates&gt;&lt;date&gt;Jan&lt;/date&gt;&lt;/pub-dates&gt;&lt;/dates&gt;&lt;isbn&gt;0021-9975 (Print)&lt;/isbn&gt;&lt;accession-num&gt;16330041&lt;/accession-num&gt;&lt;urls&gt;&lt;related-urls&gt;&lt;url&gt;http://www.ncbi.nlm.nih.gov/entrez/query.fcgi?cmd=Retrieve&amp;amp;db=PubMed&amp;amp;dopt=Citation&amp;amp;list_uids=16330041&lt;/url&gt;&lt;/related-urls&gt;&lt;/urls&gt;&lt;electronic-resource-num&gt;S0021-9975(05)00072-1 [pii]&amp;#xD;10.1016/j.jcpa.2005.06.004&lt;/electronic-resource-num&gt;&lt;language&gt;eng&lt;/language&gt;&lt;/record&gt;&lt;/Cite&gt;&lt;/EndNote&gt;</w:instrText>
      </w:r>
      <w:r w:rsidRPr="003F035D">
        <w:fldChar w:fldCharType="separate"/>
      </w:r>
      <w:r w:rsidRPr="003F035D">
        <w:rPr>
          <w:noProof/>
        </w:rPr>
        <w:t>(</w:t>
      </w:r>
      <w:hyperlink w:anchor="_ENREF_5" w:tooltip="Comerford, 2006 #94" w:history="1">
        <w:r w:rsidR="002833C4" w:rsidRPr="003F035D">
          <w:rPr>
            <w:noProof/>
          </w:rPr>
          <w:t>5</w:t>
        </w:r>
      </w:hyperlink>
      <w:r w:rsidRPr="003F035D">
        <w:rPr>
          <w:noProof/>
        </w:rPr>
        <w:t>)</w:t>
      </w:r>
      <w:r w:rsidRPr="003F035D">
        <w:fldChar w:fldCharType="end"/>
      </w:r>
      <w:r w:rsidR="002A565C" w:rsidRPr="003F035D">
        <w:t xml:space="preserve"> we suggest </w:t>
      </w:r>
      <w:r>
        <w:t xml:space="preserve">that </w:t>
      </w:r>
      <w:r w:rsidR="002A565C" w:rsidRPr="003F035D">
        <w:t>in grade 2 and 3 Labrador retrievers (high grade degeneration), the change may be truly degenerative and indicative of disease and may be a precursor to rupture.</w:t>
      </w:r>
    </w:p>
    <w:p w:rsidR="002A565C" w:rsidRPr="003F035D" w:rsidRDefault="002A565C" w:rsidP="007F5682">
      <w:pPr>
        <w:spacing w:after="240" w:line="480" w:lineRule="auto"/>
        <w:ind w:firstLine="720"/>
        <w:jc w:val="both"/>
        <w:rPr>
          <w:noProof/>
        </w:rPr>
      </w:pPr>
    </w:p>
    <w:p w:rsidR="000478C1" w:rsidRDefault="000478C1" w:rsidP="007F5682">
      <w:pPr>
        <w:spacing w:after="240" w:line="480" w:lineRule="auto"/>
        <w:jc w:val="both"/>
      </w:pPr>
      <w:r>
        <w:t xml:space="preserve">Elastic </w:t>
      </w:r>
      <w:proofErr w:type="spellStart"/>
      <w:r>
        <w:t>fibre</w:t>
      </w:r>
      <w:proofErr w:type="spellEnd"/>
      <w:r>
        <w:t xml:space="preserve"> quantity in the Labrador retriever showed a significant relationship with degeneration. As degeneration became more severe (</w:t>
      </w:r>
      <w:proofErr w:type="spellStart"/>
      <w:r>
        <w:t>Vasseur</w:t>
      </w:r>
      <w:proofErr w:type="spellEnd"/>
      <w:r>
        <w:t xml:space="preserve"> grade 2 and 3), there was an increase in </w:t>
      </w:r>
      <w:proofErr w:type="spellStart"/>
      <w:r>
        <w:t>oxytalan</w:t>
      </w:r>
      <w:proofErr w:type="spellEnd"/>
      <w:r>
        <w:t xml:space="preserve"> </w:t>
      </w:r>
      <w:proofErr w:type="spellStart"/>
      <w:r>
        <w:t>fibre</w:t>
      </w:r>
      <w:proofErr w:type="spellEnd"/>
      <w:r>
        <w:t xml:space="preserve"> quantity. The pattern of elastic </w:t>
      </w:r>
      <w:proofErr w:type="spellStart"/>
      <w:r>
        <w:t>fibre</w:t>
      </w:r>
      <w:proofErr w:type="spellEnd"/>
      <w:r>
        <w:t xml:space="preserve"> distribution was similar to our previous study on the greyhound and the use of control slides confirmed normal elastic </w:t>
      </w:r>
      <w:proofErr w:type="spellStart"/>
      <w:r>
        <w:t>fibre</w:t>
      </w:r>
      <w:proofErr w:type="spellEnd"/>
      <w:r>
        <w:t xml:space="preserve"> staining.</w:t>
      </w:r>
      <w:r w:rsidR="00D06DA4">
        <w:fldChar w:fldCharType="begin"/>
      </w:r>
      <w:r w:rsidR="00D06DA4">
        <w:instrText xml:space="preserve"> ADDIN EN.CITE &lt;EndNote&gt;&lt;Cite&gt;&lt;Author&gt;Smith&lt;/Author&gt;&lt;Year&gt;2011&lt;/Year&gt;&lt;RecNum&gt;9172&lt;/RecNum&gt;&lt;DisplayText&gt;(13)&lt;/DisplayText&gt;&lt;record&gt;&lt;rec-number&gt;9172&lt;/rec-number&gt;&lt;foreign-keys&gt;&lt;key app="EN" db-id="a9wtxaesa5rdfrear9b5reduwaevsaxtvs5w" timestamp="1441797354"&gt;9172&lt;/key&gt;&lt;/foreign-keys&gt;&lt;ref-type name="Journal Article"&gt;17&lt;/ref-type&gt;&lt;contributors&gt;&lt;authors&gt;&lt;author&gt;Smith, K. D.&lt;/author&gt;&lt;author&gt;Vaughan-Thomas, A.&lt;/author&gt;&lt;author&gt;Spiller, D. G.&lt;/author&gt;&lt;author&gt;Innes, J. F.&lt;/author&gt;&lt;author&gt;Clegg, P. D.&lt;/author&gt;&lt;author&gt;Comerford, E. J.&lt;/author&gt;&lt;/authors&gt;&lt;/contributors&gt;&lt;auth-address&gt;Department of Musculoskeletal Biology, Institute of Aging and Chronic disease and School of Veterinary Science, Leahurst Campus, University of Liverpool, Liverpool, UK. k.smith@vet.gla.ac.uk&lt;/auth-address&gt;&lt;titles&gt;&lt;title&gt;The organisation of elastin and fibrillins 1 and 2 in the cruciate ligament complex&lt;/title&gt;&lt;secondary-title&gt;Journal of Anatomy&lt;/secondary-title&gt;&lt;alt-title&gt;Journal of anatomy&lt;/alt-title&gt;&lt;/titles&gt;&lt;periodical&gt;&lt;full-title&gt;J Anat&lt;/full-title&gt;&lt;abbr-1&gt;Journal of anatomy&lt;/abbr-1&gt;&lt;/periodical&gt;&lt;alt-periodical&gt;&lt;full-title&gt;J Anat&lt;/full-title&gt;&lt;abbr-1&gt;Journal of anatomy&lt;/abbr-1&gt;&lt;/alt-periodical&gt;&lt;pages&gt;600-7&lt;/pages&gt;&lt;volume&gt;218&lt;/volume&gt;&lt;number&gt;6&lt;/number&gt;&lt;edition&gt;2011/04/07&lt;/edition&gt;&lt;keywords&gt;&lt;keyword&gt;Animals&lt;/keyword&gt;&lt;keyword&gt;Anterior Cruciate Ligament/*anatomy &amp;amp; histology&lt;/keyword&gt;&lt;keyword&gt;Dogs&lt;/keyword&gt;&lt;keyword&gt;Elastin/*analysis&lt;/keyword&gt;&lt;keyword&gt;Fluorescent Antibody Technique&lt;/keyword&gt;&lt;keyword&gt;Microfibrils/pathology&lt;/keyword&gt;&lt;keyword&gt;Microfilament Proteins/*analysis&lt;/keyword&gt;&lt;/keywords&gt;&lt;dates&gt;&lt;year&gt;2011&lt;/year&gt;&lt;pub-dates&gt;&lt;date&gt;Jun&lt;/date&gt;&lt;/pub-dates&gt;&lt;/dates&gt;&lt;isbn&gt;1469-7580 (Electronic)&amp;#xD;0021-8782 (Linking)&lt;/isbn&gt;&lt;accession-num&gt;21466551&lt;/accession-num&gt;&lt;work-type&gt;Research Support, Non-U.S. Gov&amp;apos;t&lt;/work-type&gt;&lt;urls&gt;&lt;related-urls&gt;&lt;url&gt;http://www.ncbi.nlm.nih.gov/pubmed/21466551&lt;/url&gt;&lt;/related-urls&gt;&lt;/urls&gt;&lt;custom2&gt;3125893&lt;/custom2&gt;&lt;electronic-resource-num&gt;10.1111/j.1469-7580.2011.01374.x&lt;/electronic-resource-num&gt;&lt;/record&gt;&lt;/Cite&gt;&lt;/EndNote&gt;</w:instrText>
      </w:r>
      <w:r w:rsidR="00D06DA4">
        <w:fldChar w:fldCharType="separate"/>
      </w:r>
      <w:r w:rsidR="00D06DA4">
        <w:rPr>
          <w:noProof/>
        </w:rPr>
        <w:t>(</w:t>
      </w:r>
      <w:hyperlink w:anchor="_ENREF_13" w:tooltip="Smith, 2011 #9172" w:history="1">
        <w:r w:rsidR="002833C4">
          <w:rPr>
            <w:noProof/>
          </w:rPr>
          <w:t>13</w:t>
        </w:r>
      </w:hyperlink>
      <w:r w:rsidR="00D06DA4">
        <w:rPr>
          <w:noProof/>
        </w:rPr>
        <w:t>)</w:t>
      </w:r>
      <w:r w:rsidR="00D06DA4">
        <w:fldChar w:fldCharType="end"/>
      </w:r>
      <w:r>
        <w:t xml:space="preserve"> </w:t>
      </w:r>
      <w:r w:rsidR="00D06DA4">
        <w:t xml:space="preserve"> Fur</w:t>
      </w:r>
      <w:r>
        <w:t xml:space="preserve">thermore, a similar relationship between degeneration and elastic </w:t>
      </w:r>
      <w:proofErr w:type="spellStart"/>
      <w:r>
        <w:t>fibres</w:t>
      </w:r>
      <w:proofErr w:type="spellEnd"/>
      <w:r>
        <w:t xml:space="preserve"> was described in the breed.</w:t>
      </w:r>
      <w:r w:rsidR="00AD3822">
        <w:t xml:space="preserve"> </w:t>
      </w:r>
      <w:r w:rsidR="00D06DA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D06DA4">
        <w:instrText xml:space="preserve"> ADDIN EN.CITE </w:instrText>
      </w:r>
      <w:r w:rsidR="00D06DA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D06DA4">
        <w:instrText xml:space="preserve"> ADDIN EN.CITE.DATA </w:instrText>
      </w:r>
      <w:r w:rsidR="00D06DA4">
        <w:fldChar w:fldCharType="end"/>
      </w:r>
      <w:r w:rsidR="00D06DA4">
        <w:fldChar w:fldCharType="separate"/>
      </w:r>
      <w:r w:rsidR="00D06DA4">
        <w:rPr>
          <w:noProof/>
        </w:rPr>
        <w:t>(</w:t>
      </w:r>
      <w:hyperlink w:anchor="_ENREF_9" w:tooltip="Smith, 2014 #9165" w:history="1">
        <w:r w:rsidR="002833C4">
          <w:rPr>
            <w:noProof/>
          </w:rPr>
          <w:t>9</w:t>
        </w:r>
      </w:hyperlink>
      <w:r w:rsidR="00D06DA4">
        <w:rPr>
          <w:noProof/>
        </w:rPr>
        <w:t>)</w:t>
      </w:r>
      <w:r w:rsidR="00D06DA4">
        <w:fldChar w:fldCharType="end"/>
      </w:r>
      <w:r>
        <w:t xml:space="preserve"> Thus, we believe this relationship in the Labrador retriever is a genuine relationship reflecting ligament physiology. The role of elastic </w:t>
      </w:r>
      <w:proofErr w:type="spellStart"/>
      <w:r>
        <w:t>fibres</w:t>
      </w:r>
      <w:proofErr w:type="spellEnd"/>
      <w:r>
        <w:t xml:space="preserve"> in cranial cruciate ligament tissue is unknown and may involve provision or maintenance of elasticity, stabilization of blood vessels, anchoring tissue or guidance of cell migration.</w:t>
      </w:r>
      <w:r w:rsidR="00D06DA4">
        <w:fldChar w:fldCharType="begin">
          <w:fldData xml:space="preserve">PEVuZE5vdGU+PENpdGU+PEF1dGhvcj5DaGFudGF3aWJvb25jaGFpPC9BdXRob3I+PFllYXI+MTk5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</w:fldData>
        </w:fldChar>
      </w:r>
      <w:r w:rsidR="002833C4">
        <w:instrText xml:space="preserve"> ADDIN EN.CITE </w:instrText>
      </w:r>
      <w:r w:rsidR="002833C4">
        <w:fldChar w:fldCharType="begin">
          <w:fldData xml:space="preserve">PEVuZE5vdGU+PENpdGU+PEF1dGhvcj5DaGFudGF3aWJvb25jaGFpPC9BdXRob3I+PFllYXI+MTk5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</w:fldData>
        </w:fldChar>
      </w:r>
      <w:r w:rsidR="002833C4">
        <w:instrText xml:space="preserve"> ADDIN EN.CITE.DATA </w:instrText>
      </w:r>
      <w:r w:rsidR="002833C4">
        <w:fldChar w:fldCharType="end"/>
      </w:r>
      <w:r w:rsidR="00D06DA4">
        <w:fldChar w:fldCharType="separate"/>
      </w:r>
      <w:r w:rsidR="002833C4">
        <w:rPr>
          <w:noProof/>
        </w:rPr>
        <w:t>(</w:t>
      </w:r>
      <w:hyperlink w:anchor="_ENREF_18" w:tooltip="Chantawiboonchai, 1998 #9161" w:history="1">
        <w:r w:rsidR="002833C4">
          <w:rPr>
            <w:noProof/>
          </w:rPr>
          <w:t>18</w:t>
        </w:r>
      </w:hyperlink>
      <w:r w:rsidR="002833C4">
        <w:rPr>
          <w:noProof/>
        </w:rPr>
        <w:t xml:space="preserve">, </w:t>
      </w:r>
      <w:hyperlink w:anchor="_ENREF_19" w:tooltip="Tashiro, 2002 #9152" w:history="1">
        <w:r w:rsidR="002833C4">
          <w:rPr>
            <w:noProof/>
          </w:rPr>
          <w:t>19</w:t>
        </w:r>
      </w:hyperlink>
      <w:r w:rsidR="002833C4">
        <w:rPr>
          <w:noProof/>
        </w:rPr>
        <w:t>)</w:t>
      </w:r>
      <w:r w:rsidR="00D06DA4">
        <w:fldChar w:fldCharType="end"/>
      </w:r>
      <w:r>
        <w:t xml:space="preserve"> Previously we proposed that increased quantity of elastic </w:t>
      </w:r>
      <w:proofErr w:type="spellStart"/>
      <w:r>
        <w:t>fibres</w:t>
      </w:r>
      <w:proofErr w:type="spellEnd"/>
      <w:r>
        <w:t xml:space="preserve"> observed in greyhound cranial cruciate ligaments may reflect a healing response</w:t>
      </w:r>
      <w:r w:rsidR="00636C34">
        <w:t xml:space="preserve"> </w:t>
      </w:r>
      <w:r w:rsidR="00D06DA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D06DA4">
        <w:instrText xml:space="preserve"> ADDIN EN.CITE </w:instrText>
      </w:r>
      <w:r w:rsidR="00D06DA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D06DA4">
        <w:instrText xml:space="preserve"> ADDIN EN.CITE.DATA </w:instrText>
      </w:r>
      <w:r w:rsidR="00D06DA4">
        <w:fldChar w:fldCharType="end"/>
      </w:r>
      <w:r w:rsidR="00D06DA4">
        <w:fldChar w:fldCharType="separate"/>
      </w:r>
      <w:r w:rsidR="00D06DA4">
        <w:rPr>
          <w:noProof/>
        </w:rPr>
        <w:t>(</w:t>
      </w:r>
      <w:hyperlink w:anchor="_ENREF_9" w:tooltip="Smith, 2014 #9165" w:history="1">
        <w:r w:rsidR="002833C4">
          <w:rPr>
            <w:noProof/>
          </w:rPr>
          <w:t>9</w:t>
        </w:r>
      </w:hyperlink>
      <w:r w:rsidR="00D06DA4">
        <w:rPr>
          <w:noProof/>
        </w:rPr>
        <w:t>)</w:t>
      </w:r>
      <w:r w:rsidR="00D06DA4">
        <w:fldChar w:fldCharType="end"/>
      </w:r>
      <w:r>
        <w:t xml:space="preserve"> as assembly of </w:t>
      </w:r>
      <w:proofErr w:type="spellStart"/>
      <w:r>
        <w:t>oxytalan</w:t>
      </w:r>
      <w:proofErr w:type="spellEnd"/>
      <w:r>
        <w:t xml:space="preserve"> </w:t>
      </w:r>
      <w:proofErr w:type="spellStart"/>
      <w:r>
        <w:t>fibres</w:t>
      </w:r>
      <w:proofErr w:type="spellEnd"/>
      <w:r>
        <w:t xml:space="preserve"> is commonly seen in healing responses in artery,</w:t>
      </w:r>
      <w:r w:rsidR="00636C34">
        <w:t xml:space="preserve"> </w:t>
      </w:r>
      <w:r w:rsidR="00D06DA4">
        <w:fldChar w:fldCharType="begin"/>
      </w:r>
      <w:r w:rsidR="002833C4">
        <w:instrText xml:space="preserve"> ADDIN EN.CITE &lt;EndNote&gt;&lt;Cite&gt;&lt;Author&gt;Sinha&lt;/Author&gt;&lt;Year&gt;2001&lt;/Year&gt;&lt;RecNum&gt;1107&lt;/RecNum&gt;&lt;DisplayText&gt;(20)&lt;/DisplayText&gt;&lt;record&gt;&lt;rec-number&gt;1107&lt;/rec-number&gt;&lt;foreign-keys&gt;&lt;key app="EN" db-id="a9wtxaesa5rdfrear9b5reduwaevsaxtvs5w" timestamp="0"&gt;1107&lt;/key&gt;&lt;/foreign-keys&gt;&lt;ref-type name="Journal Article"&gt;17&lt;/ref-type&gt;&lt;contributors&gt;&lt;authors&gt;&lt;author&gt;Sinha, S.&lt;/author&gt;&lt;author&gt;Kielty, C. M.&lt;/author&gt;&lt;author&gt;Heagerty, A. M.&lt;/author&gt;&lt;author&gt;Canfield, A. E.&lt;/author&gt;&lt;author&gt;Shuttleworth, C. A.&lt;/author&gt;&lt;/authors&gt;&lt;/contributors&gt;&lt;auth-address&gt;Wellcome Trust Centre for Cell-Matrix Research, University of Manchester, UK.&lt;/auth-address&gt;&lt;titles&gt;&lt;title&gt;Upregulation of collagen VIII following porcine coronary artery angioplasty is related to smooth muscle cell migration not angiogenesis&lt;/title&gt;&lt;secondary-title&gt;International Journal of Experimental Pathology&lt;/secondary-title&gt;&lt;/titles&gt;&lt;periodical&gt;&lt;full-title&gt;International Journal of Experimental Pathology&lt;/full-title&gt;&lt;/periodical&gt;&lt;pages&gt;295-302&lt;/pages&gt;&lt;volume&gt;82&lt;/volume&gt;&lt;number&gt;5&lt;/number&gt;&lt;edition&gt;2001/11/13&lt;/edition&gt;&lt;keywords&gt;&lt;keyword&gt;*Angioplasty, Transluminal, Percutaneous Coronary&lt;/keyword&gt;&lt;keyword&gt;Animals&lt;/keyword&gt;&lt;keyword&gt;Cell Movement&lt;/keyword&gt;&lt;keyword&gt;Collagen Type VIII/*metabolism&lt;/keyword&gt;&lt;keyword&gt;Coronary Vessels&lt;/keyword&gt;&lt;keyword&gt;Female&lt;/keyword&gt;&lt;keyword&gt;In Situ Hybridization&lt;/keyword&gt;&lt;keyword&gt;Muscle, Smooth, Vascular/*physiology&lt;/keyword&gt;&lt;keyword&gt;Neovascularization, Physiologic/*physiology&lt;/keyword&gt;&lt;keyword&gt;RNA, Messenger&lt;/keyword&gt;&lt;keyword&gt;Swine&lt;/keyword&gt;&lt;keyword&gt;Up-Regulation/*physiology&lt;/keyword&gt;&lt;keyword&gt;von Willebrand Factor/metabolism&lt;/keyword&gt;&lt;/keywords&gt;&lt;dates&gt;&lt;year&gt;2001&lt;/year&gt;&lt;pub-dates&gt;&lt;date&gt;Oct&lt;/date&gt;&lt;/pub-dates&gt;&lt;/dates&gt;&lt;isbn&gt;0959-9673 (Print)&lt;/isbn&gt;&lt;accession-num&gt;11703539&lt;/accession-num&gt;&lt;urls&gt;&lt;related-urls&gt;&lt;url&gt;http://www.ncbi.nlm.nih.gov/entrez/query.fcgi?cmd=Retrieve&amp;amp;db=PubMed&amp;amp;dopt=Citation&amp;amp;list_uids=11703539&lt;/url&gt;&lt;/related-urls&gt;&lt;/urls&gt;&lt;electronic-resource-num&gt;201 [pii]&lt;/electronic-resource-num&gt;&lt;language&gt;eng&lt;/language&gt;&lt;/record&gt;&lt;/Cite&gt;&lt;/EndNote&gt;</w:instrText>
      </w:r>
      <w:r w:rsidR="00D06DA4">
        <w:fldChar w:fldCharType="separate"/>
      </w:r>
      <w:r w:rsidR="002833C4">
        <w:rPr>
          <w:noProof/>
        </w:rPr>
        <w:t>(</w:t>
      </w:r>
      <w:hyperlink w:anchor="_ENREF_20" w:tooltip="Sinha, 2001 #1107" w:history="1">
        <w:r w:rsidR="002833C4">
          <w:rPr>
            <w:noProof/>
          </w:rPr>
          <w:t>20</w:t>
        </w:r>
      </w:hyperlink>
      <w:r w:rsidR="002833C4">
        <w:rPr>
          <w:noProof/>
        </w:rPr>
        <w:t>)</w:t>
      </w:r>
      <w:r w:rsidR="00D06DA4">
        <w:fldChar w:fldCharType="end"/>
      </w:r>
      <w:r>
        <w:t xml:space="preserve"> myocardium,</w:t>
      </w:r>
      <w:r w:rsidR="00C92BB6">
        <w:t xml:space="preserve"> </w:t>
      </w:r>
      <w:r w:rsidR="00D06DA4">
        <w:fldChar w:fldCharType="begin"/>
      </w:r>
      <w:r w:rsidR="002833C4">
        <w:instrText xml:space="preserve"> ADDIN EN.CITE &lt;EndNote&gt;&lt;Cite&gt;&lt;Author&gt;Vracko&lt;/Author&gt;&lt;Year&gt;1990&lt;/Year&gt;&lt;RecNum&gt;4109&lt;/RecNum&gt;&lt;DisplayText&gt;(21)&lt;/DisplayText&gt;&lt;record&gt;&lt;rec-number&gt;4109&lt;/rec-number&gt;&lt;foreign-keys&gt;&lt;key app="EN" db-id="a9wtxaesa5rdfrear9b5reduwaevsaxtvs5w" timestamp="0"&gt;4109&lt;/key&gt;&lt;/foreign-keys&gt;&lt;ref-type name="Journal Article"&gt;17&lt;/ref-type&gt;&lt;contributors&gt;&lt;authors&gt;&lt;author&gt;Vracko, R.&lt;/author&gt;&lt;author&gt;Thorning, D.&lt;/author&gt;&lt;author&gt;Frederickson, R. G.&lt;/author&gt;&lt;/authors&gt;&lt;/contributors&gt;&lt;auth-address&gt;Laboratory Service, Veterans Affairs Medical Center, Seattle, Washington 98108.&lt;/auth-address&gt;&lt;titles&gt;&lt;title&gt;Spatial arrangements of microfibrils in myocardial scars: application of antibody to fibrillin&lt;/title&gt;&lt;secondary-title&gt;J Mol Cell Cardiol&lt;/secondary-title&gt;&lt;/titles&gt;&lt;pages&gt;749-57&lt;/pages&gt;&lt;volume&gt;22&lt;/volume&gt;&lt;number&gt;7&lt;/number&gt;&lt;edition&gt;1990/07/01&lt;/edition&gt;&lt;keywords&gt;&lt;keyword&gt;Adult&lt;/keyword&gt;&lt;keyword&gt;Antibodies, Monoclonal/diagnostic use/immunology&lt;/keyword&gt;&lt;keyword&gt;Cicatrix/*pathology&lt;/keyword&gt;&lt;keyword&gt;Connective Tissue/ultrastructure&lt;/keyword&gt;&lt;keyword&gt;Female&lt;/keyword&gt;&lt;keyword&gt;Humans&lt;/keyword&gt;&lt;keyword&gt;Immunohistochemistry&lt;/keyword&gt;&lt;keyword&gt;Intercellular Junctions/ultrastructure&lt;/keyword&gt;&lt;keyword&gt;Male&lt;/keyword&gt;&lt;keyword&gt;Microfilament Proteins/immunology/metabolism&lt;/keyword&gt;&lt;keyword&gt;Microscopy, Electron&lt;/keyword&gt;&lt;keyword&gt;Middle Aged&lt;/keyword&gt;&lt;keyword&gt;Myocardial Infarction/metabolism/pathology&lt;/keyword&gt;&lt;keyword&gt;Myocardium/metabolism/*pathology/ultrastructure&lt;/keyword&gt;&lt;keyword&gt;Myofibrils/*ultrastructure&lt;/keyword&gt;&lt;keyword&gt;Papillary Muscles/ultrastructure&lt;/keyword&gt;&lt;/keywords&gt;&lt;dates&gt;&lt;year&gt;1990&lt;/year&gt;&lt;pub-dates&gt;&lt;date&gt;Jul&lt;/date&gt;&lt;/pub-dates&gt;&lt;/dates&gt;&lt;isbn&gt;0022-2828 (Print)&lt;/isbn&gt;&lt;accession-num&gt;2231743&lt;/accession-num&gt;&lt;urls&gt;&lt;related-urls&gt;&lt;url&gt;http://www.ncbi.nlm.nih.gov/entrez/query.fcgi?cmd=Retrieve&amp;amp;db=PubMed&amp;amp;dopt=Citation&amp;amp;list_uids=2231743&lt;/url&gt;&lt;/related-urls&gt;&lt;/urls&gt;&lt;electronic-resource-num&gt;0022-2828(90)90087-I [pii]&lt;/electronic-resource-num&gt;&lt;language&gt;eng&lt;/language&gt;&lt;/record&gt;&lt;/Cite&gt;&lt;/EndNote&gt;</w:instrText>
      </w:r>
      <w:r w:rsidR="00D06DA4">
        <w:fldChar w:fldCharType="separate"/>
      </w:r>
      <w:r w:rsidR="002833C4">
        <w:rPr>
          <w:noProof/>
        </w:rPr>
        <w:t>(</w:t>
      </w:r>
      <w:hyperlink w:anchor="_ENREF_21" w:tooltip="Vracko, 1990 #4109" w:history="1">
        <w:r w:rsidR="002833C4">
          <w:rPr>
            <w:noProof/>
          </w:rPr>
          <w:t>21</w:t>
        </w:r>
      </w:hyperlink>
      <w:r w:rsidR="002833C4">
        <w:rPr>
          <w:noProof/>
        </w:rPr>
        <w:t>)</w:t>
      </w:r>
      <w:r w:rsidR="00D06DA4">
        <w:fldChar w:fldCharType="end"/>
      </w:r>
      <w:r>
        <w:t xml:space="preserve"> muscle</w:t>
      </w:r>
      <w:r w:rsidR="00C92BB6">
        <w:t xml:space="preserve"> </w:t>
      </w:r>
      <w:r w:rsidR="00D06DA4">
        <w:fldChar w:fldCharType="begin">
          <w:fldData xml:space="preserve">PEVuZE5vdGU+PENpdGU+PEF1dGhvcj5Gcmlja2U8L0F1dGhvcj48WWVhcj4yMDA4PC9ZZWFyPjxS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</w:fldData>
        </w:fldChar>
      </w:r>
      <w:r w:rsidR="002833C4">
        <w:instrText xml:space="preserve"> ADDIN EN.CITE </w:instrText>
      </w:r>
      <w:r w:rsidR="002833C4">
        <w:fldChar w:fldCharType="begin">
          <w:fldData xml:space="preserve">PEVuZE5vdGU+PENpdGU+PEF1dGhvcj5Gcmlja2U8L0F1dGhvcj48WWVhcj4yMDA4PC9ZZWFyPjxS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</w:fldData>
        </w:fldChar>
      </w:r>
      <w:r w:rsidR="002833C4">
        <w:instrText xml:space="preserve"> ADDIN EN.CITE.DATA </w:instrText>
      </w:r>
      <w:r w:rsidR="002833C4">
        <w:fldChar w:fldCharType="end"/>
      </w:r>
      <w:r w:rsidR="00D06DA4">
        <w:fldChar w:fldCharType="separate"/>
      </w:r>
      <w:r w:rsidR="002833C4">
        <w:rPr>
          <w:noProof/>
        </w:rPr>
        <w:t>(</w:t>
      </w:r>
      <w:hyperlink w:anchor="_ENREF_22" w:tooltip="Fricke, 2008 #3719" w:history="1">
        <w:r w:rsidR="002833C4">
          <w:rPr>
            <w:noProof/>
          </w:rPr>
          <w:t>22</w:t>
        </w:r>
      </w:hyperlink>
      <w:r w:rsidR="002833C4">
        <w:rPr>
          <w:noProof/>
        </w:rPr>
        <w:t>)</w:t>
      </w:r>
      <w:r w:rsidR="00D06DA4">
        <w:fldChar w:fldCharType="end"/>
      </w:r>
      <w:r>
        <w:t xml:space="preserve"> and skin.</w:t>
      </w:r>
      <w:r w:rsidR="00C92BB6">
        <w:t xml:space="preserve"> </w:t>
      </w:r>
      <w:r w:rsidR="00D06DA4">
        <w:lastRenderedPageBreak/>
        <w:fldChar w:fldCharType="begin"/>
      </w:r>
      <w:r w:rsidR="002833C4">
        <w:instrText xml:space="preserve"> ADDIN EN.CITE &lt;EndNote&gt;&lt;Cite&gt;&lt;Author&gt;Tsuji&lt;/Author&gt;&lt;Year&gt;1987&lt;/Year&gt;&lt;RecNum&gt;9151&lt;/RecNum&gt;&lt;DisplayText&gt;(23)&lt;/DisplayText&gt;&lt;record&gt;&lt;rec-number&gt;9151&lt;/rec-number&gt;&lt;foreign-keys&gt;&lt;key app="EN" db-id="a9wtxaesa5rdfrear9b5reduwaevsaxtvs5w" timestamp="0"&gt;9151&lt;/key&gt;&lt;/foreign-keys&gt;&lt;ref-type name="Journal Article"&gt;17&lt;/ref-type&gt;&lt;contributors&gt;&lt;authors&gt;&lt;author&gt;Tsuji, T.&lt;/author&gt;&lt;author&gt;Sawabe, M.&lt;/author&gt;&lt;/authors&gt;&lt;/contributors&gt;&lt;titles&gt;&lt;title&gt;Elastic fibers in scar tissue: scanning and transmission electron microscopic studies&lt;/title&gt;&lt;secondary-title&gt;Journal of Cutaneous Pathology&lt;/secondary-title&gt;&lt;/titles&gt;&lt;periodical&gt;&lt;full-title&gt;Journal of Cutaneous Pathology&lt;/full-title&gt;&lt;/periodical&gt;&lt;pages&gt;106-13&lt;/pages&gt;&lt;volume&gt;14&lt;/volume&gt;&lt;number&gt;2&lt;/number&gt;&lt;edition&gt;1987/04/01&lt;/edition&gt;&lt;keywords&gt;&lt;keyword&gt;Adolescent&lt;/keyword&gt;&lt;keyword&gt;Adult&lt;/keyword&gt;&lt;keyword&gt;Cicatrix/*pathology&lt;/keyword&gt;&lt;keyword&gt;Elastic Tissue/*ultrastructure&lt;/keyword&gt;&lt;keyword&gt;Female&lt;/keyword&gt;&lt;keyword&gt;Humans&lt;/keyword&gt;&lt;keyword&gt;Male&lt;/keyword&gt;&lt;keyword&gt;Microscopy, Electron&lt;/keyword&gt;&lt;keyword&gt;Microscopy, Electron, Scanning&lt;/keyword&gt;&lt;keyword&gt;Middle Aged&lt;/keyword&gt;&lt;/keywords&gt;&lt;dates&gt;&lt;year&gt;1987&lt;/year&gt;&lt;pub-dates&gt;&lt;date&gt;Apr&lt;/date&gt;&lt;/pub-dates&gt;&lt;/dates&gt;&lt;isbn&gt;0303-6987 (Print)&lt;/isbn&gt;&lt;accession-num&gt;3597912&lt;/accession-num&gt;&lt;urls&gt;&lt;related-urls&gt;&lt;url&gt;http://www.ncbi.nlm.nih.gov/entrez/query.fcgi?cmd=Retrieve&amp;amp;db=PubMed&amp;amp;dopt=Citation&amp;amp;list_uids=3597912&lt;/url&gt;&lt;/related-urls&gt;&lt;/urls&gt;&lt;language&gt;eng&lt;/language&gt;&lt;/record&gt;&lt;/Cite&gt;&lt;/EndNote&gt;</w:instrText>
      </w:r>
      <w:r w:rsidR="00D06DA4">
        <w:fldChar w:fldCharType="separate"/>
      </w:r>
      <w:r w:rsidR="002833C4">
        <w:rPr>
          <w:noProof/>
        </w:rPr>
        <w:t>(</w:t>
      </w:r>
      <w:hyperlink w:anchor="_ENREF_23" w:tooltip="Tsuji, 1987 #9151" w:history="1">
        <w:r w:rsidR="002833C4">
          <w:rPr>
            <w:noProof/>
          </w:rPr>
          <w:t>23</w:t>
        </w:r>
      </w:hyperlink>
      <w:r w:rsidR="002833C4">
        <w:rPr>
          <w:noProof/>
        </w:rPr>
        <w:t>)</w:t>
      </w:r>
      <w:r w:rsidR="00D06DA4">
        <w:fldChar w:fldCharType="end"/>
      </w:r>
      <w:r>
        <w:t xml:space="preserve"> Miller’s score ranges from 0 to 10 and in the Labrador retriever the highest recorded score was 2.5, observed in two samples where </w:t>
      </w:r>
      <w:proofErr w:type="spellStart"/>
      <w:r>
        <w:t>Vasseur</w:t>
      </w:r>
      <w:proofErr w:type="spellEnd"/>
      <w:r>
        <w:t xml:space="preserve"> score was 3. Using identical methodology, higher maximal values were seen in the greyhound</w:t>
      </w:r>
      <w:r w:rsidR="00C92BB6">
        <w:t xml:space="preserve"> </w:t>
      </w:r>
      <w:r w:rsidR="00D06DA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D06DA4">
        <w:instrText xml:space="preserve"> ADDIN EN.CITE </w:instrText>
      </w:r>
      <w:r w:rsidR="00D06DA4">
        <w:fldChar w:fldCharType="begin">
          <w:fldData xml:space="preserve">PEVuZE5vdGU+PENpdGU+PEF1dGhvcj5TbWl0aDwvQXV0aG9yPjxZZWFyPjIwMTQ8L1llYXI+PFJl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</w:fldData>
        </w:fldChar>
      </w:r>
      <w:r w:rsidR="00D06DA4">
        <w:instrText xml:space="preserve"> ADDIN EN.CITE.DATA </w:instrText>
      </w:r>
      <w:r w:rsidR="00D06DA4">
        <w:fldChar w:fldCharType="end"/>
      </w:r>
      <w:r w:rsidR="00D06DA4">
        <w:fldChar w:fldCharType="separate"/>
      </w:r>
      <w:r w:rsidR="00D06DA4">
        <w:rPr>
          <w:noProof/>
        </w:rPr>
        <w:t>(</w:t>
      </w:r>
      <w:hyperlink w:anchor="_ENREF_9" w:tooltip="Smith, 2014 #9165" w:history="1">
        <w:r w:rsidR="002833C4">
          <w:rPr>
            <w:noProof/>
          </w:rPr>
          <w:t>9</w:t>
        </w:r>
      </w:hyperlink>
      <w:r w:rsidR="00D06DA4">
        <w:rPr>
          <w:noProof/>
        </w:rPr>
        <w:t>)</w:t>
      </w:r>
      <w:r w:rsidR="00D06DA4">
        <w:fldChar w:fldCharType="end"/>
      </w:r>
      <w:r>
        <w:t xml:space="preserve"> and beagle (unpublished data). Additionally, none of these greyhounds had high-grade degeneration (</w:t>
      </w:r>
      <w:proofErr w:type="spellStart"/>
      <w:r>
        <w:t>Vasseur</w:t>
      </w:r>
      <w:proofErr w:type="spellEnd"/>
      <w:r>
        <w:t xml:space="preserve"> score 2 and 3), whereas 5/16 Labrador retrievers did. These findings are suggestive of a fundamental difference between the cruciate ligaments of Labrador retrievers and greyhounds and these findings may reflect reduced production or assembly, or increased destruction of </w:t>
      </w:r>
      <w:proofErr w:type="spellStart"/>
      <w:r>
        <w:t>fibrillin</w:t>
      </w:r>
      <w:proofErr w:type="spellEnd"/>
      <w:r>
        <w:t xml:space="preserve">. Although the greyhounds in this previous study were not significantly older than the Labrador, this variation may have arisen from differences in husbandry such as exercise and it is not possible to conclude whether these differences are genotypic or phenotypic. Regardless of the cause of these differences, assembly of elastic </w:t>
      </w:r>
      <w:proofErr w:type="spellStart"/>
      <w:r>
        <w:t>fibres</w:t>
      </w:r>
      <w:proofErr w:type="spellEnd"/>
      <w:r>
        <w:t xml:space="preserve"> is commonly seen in healing responses and this relative lack of elastic </w:t>
      </w:r>
      <w:proofErr w:type="spellStart"/>
      <w:r>
        <w:t>fibres</w:t>
      </w:r>
      <w:proofErr w:type="spellEnd"/>
      <w:r>
        <w:t xml:space="preserve"> in degenerating Labrador retriever cruciate ligament tissue may contribute to the eventual rupture of the ligament through a failure of healing. Although poor healing has been described in the canine cranial cruciate ligament</w:t>
      </w:r>
      <w:proofErr w:type="gramStart"/>
      <w:r>
        <w:t>,</w:t>
      </w:r>
      <w:proofErr w:type="gramEnd"/>
      <w:r w:rsidR="00D06DA4">
        <w:fldChar w:fldCharType="begin">
          <w:fldData xml:space="preserve">PEVuZE5vdGU+PENpdGU+PEF1dGhvcj5GcmFuazwvQXV0aG9yPjxZZWFyPjE5ODU8L1llYXI+PFJl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</w:fldData>
        </w:fldChar>
      </w:r>
      <w:r w:rsidR="002833C4">
        <w:instrText xml:space="preserve"> ADDIN EN.CITE </w:instrText>
      </w:r>
      <w:r w:rsidR="002833C4">
        <w:fldChar w:fldCharType="begin">
          <w:fldData xml:space="preserve">PEVuZE5vdGU+PENpdGU+PEF1dGhvcj5GcmFuazwvQXV0aG9yPjxZZWFyPjE5ODU8L1llYXI+PFJl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</w:fldData>
        </w:fldChar>
      </w:r>
      <w:r w:rsidR="002833C4">
        <w:instrText xml:space="preserve"> ADDIN EN.CITE.DATA </w:instrText>
      </w:r>
      <w:r w:rsidR="002833C4">
        <w:fldChar w:fldCharType="end"/>
      </w:r>
      <w:r w:rsidR="00D06DA4">
        <w:fldChar w:fldCharType="separate"/>
      </w:r>
      <w:r w:rsidR="002833C4">
        <w:rPr>
          <w:noProof/>
        </w:rPr>
        <w:t>(</w:t>
      </w:r>
      <w:hyperlink w:anchor="_ENREF_24" w:tooltip="Frank, 1985 #678" w:history="1">
        <w:r w:rsidR="002833C4">
          <w:rPr>
            <w:noProof/>
          </w:rPr>
          <w:t>24-27</w:t>
        </w:r>
      </w:hyperlink>
      <w:r w:rsidR="002833C4">
        <w:rPr>
          <w:noProof/>
        </w:rPr>
        <w:t>)</w:t>
      </w:r>
      <w:r w:rsidR="00D06DA4">
        <w:fldChar w:fldCharType="end"/>
      </w:r>
      <w:r>
        <w:t xml:space="preserve"> this does not mean that intrinsic healing capacity of cranial cruciate ligaments in all canine breeds is uniform</w:t>
      </w:r>
      <w:r>
        <w:t>.</w:t>
      </w:r>
    </w:p>
    <w:p w:rsidR="000478C1" w:rsidRDefault="000478C1" w:rsidP="007F5682">
      <w:pPr>
        <w:spacing w:after="240" w:line="480" w:lineRule="auto"/>
        <w:jc w:val="both"/>
      </w:pPr>
    </w:p>
    <w:p w:rsidR="000478C1" w:rsidRDefault="000478C1" w:rsidP="007F5682">
      <w:pPr>
        <w:spacing w:after="240" w:line="480" w:lineRule="auto"/>
        <w:jc w:val="both"/>
      </w:pPr>
      <w:r>
        <w:t>Many of the limitations in this study have arisen through limitations in tissue availability as obtaining intact Labrador cruciate ligaments from healthy stifles is challenging. One or two samples were used from each cruciate ligament to improve sample size. Previous work by our group and others has shown regional variation in the degeneration within individual ligaments and this may reflect local variation in mechanical environment.</w:t>
      </w:r>
      <w:r w:rsidR="00D06DA4">
        <w:fldChar w:fldCharType="begin">
          <w:fldData xml:space="preserve">PEVuZE5vdGU+PENpdGU+PEF1dGhvcj5WYXNzZXVyPC9BdXRob3I+PFllYXI+MTk4NTwvWWVhcj48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</w:fldData>
        </w:fldChar>
      </w:r>
      <w:r w:rsidR="002833C4">
        <w:instrText xml:space="preserve"> ADDIN EN.CITE </w:instrText>
      </w:r>
      <w:r w:rsidR="002833C4">
        <w:fldChar w:fldCharType="begin">
          <w:fldData xml:space="preserve">PEVuZE5vdGU+PENpdGU+PEF1dGhvcj5WYXNzZXVyPC9BdXRob3I+PFllYXI+MTk4NTwvWWVhcj48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</w:fldData>
        </w:fldChar>
      </w:r>
      <w:r w:rsidR="002833C4">
        <w:instrText xml:space="preserve"> ADDIN EN.CITE.DATA </w:instrText>
      </w:r>
      <w:r w:rsidR="002833C4">
        <w:fldChar w:fldCharType="end"/>
      </w:r>
      <w:r w:rsidR="00D06DA4">
        <w:fldChar w:fldCharType="separate"/>
      </w:r>
      <w:r w:rsidR="002833C4">
        <w:rPr>
          <w:noProof/>
        </w:rPr>
        <w:t>(</w:t>
      </w:r>
      <w:hyperlink w:anchor="_ENREF_8" w:tooltip="Vasseur, 1985 #950" w:history="1">
        <w:r w:rsidR="002833C4">
          <w:rPr>
            <w:noProof/>
          </w:rPr>
          <w:t>8</w:t>
        </w:r>
      </w:hyperlink>
      <w:r w:rsidR="002833C4">
        <w:rPr>
          <w:noProof/>
        </w:rPr>
        <w:t xml:space="preserve">, </w:t>
      </w:r>
      <w:hyperlink w:anchor="_ENREF_28" w:tooltip="Comerford, 2005 #102" w:history="1">
        <w:r w:rsidR="002833C4">
          <w:rPr>
            <w:noProof/>
          </w:rPr>
          <w:t>28</w:t>
        </w:r>
      </w:hyperlink>
      <w:r w:rsidR="002833C4">
        <w:rPr>
          <w:noProof/>
        </w:rPr>
        <w:t>)</w:t>
      </w:r>
      <w:r w:rsidR="00D06DA4">
        <w:fldChar w:fldCharType="end"/>
      </w:r>
      <w:r>
        <w:t xml:space="preserve"> Furthermore, the correlation between degeneration and elastic </w:t>
      </w:r>
      <w:proofErr w:type="spellStart"/>
      <w:r>
        <w:t>fibre</w:t>
      </w:r>
      <w:proofErr w:type="spellEnd"/>
      <w:r>
        <w:t xml:space="preserve"> content was independent of location within the ligament. Thus, we believe using multiple samples is justified. We would have preferred to conduct a more thorough analysis of regional variations in elastic </w:t>
      </w:r>
      <w:proofErr w:type="spellStart"/>
      <w:r>
        <w:t>fibre</w:t>
      </w:r>
      <w:proofErr w:type="spellEnd"/>
      <w:r>
        <w:t xml:space="preserve"> staining and this will </w:t>
      </w:r>
      <w:r>
        <w:lastRenderedPageBreak/>
        <w:t xml:space="preserve">be part of future work. There was a wide variation in age in our samples, but no relationship was noted between degeneration, elastic </w:t>
      </w:r>
      <w:proofErr w:type="spellStart"/>
      <w:r>
        <w:t>fibre</w:t>
      </w:r>
      <w:proofErr w:type="spellEnd"/>
      <w:r>
        <w:t xml:space="preserve"> staining and age. Other authors have similarly found no clear relationship between cruciate ligament degeneration and age. Indeed neither of the </w:t>
      </w:r>
      <w:proofErr w:type="spellStart"/>
      <w:r>
        <w:t>Vasseur</w:t>
      </w:r>
      <w:proofErr w:type="spellEnd"/>
      <w:r>
        <w:t xml:space="preserve"> grade 3 ligaments was from the oldest dog in the study and we do not believe variation in age undermines the results of our study. However, in comparison with other breeds, while there was no statistical difference in age, other variants such as exercise and diet may have altered ligament physiology. As mentioned earlier, we believe the differences, whether genotypic or phenotypic, to be real and age- and husbandry-matched ligaments would be required to further assess this. The relative lack of elastic </w:t>
      </w:r>
      <w:proofErr w:type="spellStart"/>
      <w:r>
        <w:t>fibre</w:t>
      </w:r>
      <w:proofErr w:type="spellEnd"/>
      <w:r>
        <w:t xml:space="preserve"> staining in Labrador retrievers was checked by reference to known sites of normal elastic </w:t>
      </w:r>
      <w:proofErr w:type="spellStart"/>
      <w:r>
        <w:t>fibres</w:t>
      </w:r>
      <w:proofErr w:type="spellEnd"/>
      <w:r>
        <w:t xml:space="preserve">, blood vessels and </w:t>
      </w:r>
      <w:proofErr w:type="spellStart"/>
      <w:r>
        <w:t>epiligament</w:t>
      </w:r>
      <w:proofErr w:type="spellEnd"/>
      <w:r>
        <w:t xml:space="preserve">, where elastic </w:t>
      </w:r>
      <w:proofErr w:type="spellStart"/>
      <w:r>
        <w:t>fibres</w:t>
      </w:r>
      <w:proofErr w:type="spellEnd"/>
      <w:r>
        <w:t xml:space="preserve"> could be seen. Future work will include analysis of other breeds with differing risk of cranial cruciate ligament disease to validate our findings as a possible mechanism in the </w:t>
      </w:r>
      <w:proofErr w:type="spellStart"/>
      <w:r>
        <w:t>aetiopathogenesis</w:t>
      </w:r>
      <w:proofErr w:type="spellEnd"/>
      <w:r>
        <w:t xml:space="preserve"> of this condition. In summary, we have demonstrated that Labrador retriever cranial cruciate ligaments show increased numbers of elastic </w:t>
      </w:r>
      <w:proofErr w:type="spellStart"/>
      <w:r>
        <w:t>fibres</w:t>
      </w:r>
      <w:proofErr w:type="spellEnd"/>
      <w:r>
        <w:t xml:space="preserve"> with advancing degeneration. However, elastic </w:t>
      </w:r>
      <w:proofErr w:type="spellStart"/>
      <w:r>
        <w:t>fibres</w:t>
      </w:r>
      <w:proofErr w:type="spellEnd"/>
      <w:r>
        <w:t xml:space="preserve"> were seen in lower numbers in the Labrador retriever than in the greyhound, a breed at low risk of cranial cruciate ligament disease. These differences suggest that the cranial cruciate ligaments of differing breeds of dog vary in their response to cranial cruciate ligament degeneration, and the presence or absence of elastic </w:t>
      </w:r>
      <w:proofErr w:type="spellStart"/>
      <w:r>
        <w:t>fibres</w:t>
      </w:r>
      <w:proofErr w:type="spellEnd"/>
      <w:r>
        <w:t xml:space="preserve"> may affect cranial cruciate ligament healing, reflecting their differing risk of cranial cruciate ligament disease. Whether these differences arise through genotypic or phenotypic mechanisms remains to be elucidated. Tissue integrity is a balance of damage and repair and failure to generate or maintain sufficient elastic </w:t>
      </w:r>
      <w:proofErr w:type="spellStart"/>
      <w:r>
        <w:t>fibres</w:t>
      </w:r>
      <w:proofErr w:type="spellEnd"/>
      <w:r>
        <w:t xml:space="preserve"> in cranial cruciate ligament tissue. The findings presented here may be a key to understanding the </w:t>
      </w:r>
      <w:proofErr w:type="spellStart"/>
      <w:r>
        <w:t>aetiopathogenesis</w:t>
      </w:r>
      <w:proofErr w:type="spellEnd"/>
      <w:r>
        <w:t xml:space="preserve"> of this disease.</w:t>
      </w:r>
    </w:p>
    <w:p w:rsidR="007F5682" w:rsidRPr="003F035D" w:rsidRDefault="007F5682" w:rsidP="007F5682">
      <w:pPr>
        <w:spacing w:after="240" w:line="480" w:lineRule="auto"/>
        <w:jc w:val="both"/>
      </w:pPr>
    </w:p>
    <w:p w:rsidR="00A2162C" w:rsidRPr="003F035D" w:rsidRDefault="00B14228" w:rsidP="002833C4">
      <w:pPr>
        <w:spacing w:after="240" w:line="480" w:lineRule="auto"/>
        <w:rPr>
          <w:b/>
        </w:rPr>
      </w:pPr>
      <w:r w:rsidRPr="003F035D">
        <w:rPr>
          <w:b/>
        </w:rPr>
        <w:lastRenderedPageBreak/>
        <w:t>References</w:t>
      </w:r>
    </w:p>
    <w:p w:rsidR="002833C4" w:rsidRPr="002833C4" w:rsidRDefault="00F34018" w:rsidP="002833C4">
      <w:pPr>
        <w:pStyle w:val="EndNoteBibliography"/>
        <w:spacing w:line="480" w:lineRule="auto"/>
      </w:pPr>
      <w:r w:rsidRPr="003F035D">
        <w:fldChar w:fldCharType="begin"/>
      </w:r>
      <w:r w:rsidR="00B14228" w:rsidRPr="003F035D">
        <w:instrText xml:space="preserve"> ADDIN EN.REFLIST </w:instrText>
      </w:r>
      <w:r w:rsidRPr="003F035D">
        <w:fldChar w:fldCharType="separate"/>
      </w:r>
      <w:bookmarkStart w:id="11" w:name="_ENREF_1"/>
      <w:r w:rsidR="002833C4" w:rsidRPr="002833C4">
        <w:t>1.</w:t>
      </w:r>
      <w:r w:rsidR="002833C4" w:rsidRPr="002833C4">
        <w:tab/>
        <w:t>Bennett D, Tennant B, Lewis DG, Baughan J, May C, Carter S. A Reappraisal of Anterior Cruciate Ligament Disease in the Dog. Journal of Small Animal Practice. 1988;29(5):275-97.</w:t>
      </w:r>
      <w:bookmarkEnd w:id="11"/>
    </w:p>
    <w:p w:rsidR="002833C4" w:rsidRPr="002833C4" w:rsidRDefault="002833C4" w:rsidP="002833C4">
      <w:pPr>
        <w:pStyle w:val="EndNoteBibliography"/>
        <w:spacing w:line="480" w:lineRule="auto"/>
      </w:pPr>
      <w:bookmarkStart w:id="12" w:name="_ENREF_2"/>
      <w:r w:rsidRPr="002833C4">
        <w:t>2.</w:t>
      </w:r>
      <w:r w:rsidRPr="002833C4">
        <w:tab/>
        <w:t>Comerford EJ, Smith K, Hayashi K. Update on the aetiopathogenesis of canine cranial cruciate ligament disease. Vet Comp Orthop Traumatol. 2011;24(2):91-8.</w:t>
      </w:r>
      <w:bookmarkEnd w:id="12"/>
    </w:p>
    <w:p w:rsidR="002833C4" w:rsidRPr="002833C4" w:rsidRDefault="002833C4" w:rsidP="002833C4">
      <w:pPr>
        <w:pStyle w:val="EndNoteBibliography"/>
        <w:spacing w:line="480" w:lineRule="auto"/>
      </w:pPr>
      <w:bookmarkStart w:id="13" w:name="_ENREF_3"/>
      <w:r w:rsidRPr="002833C4">
        <w:t>3.</w:t>
      </w:r>
      <w:r w:rsidRPr="002833C4">
        <w:tab/>
        <w:t>Cook JL. Cranial cruciate ligament disease in dogs: biology versus biomechanics. Vet Surg. 2010;39(3):270-7.</w:t>
      </w:r>
      <w:bookmarkEnd w:id="13"/>
    </w:p>
    <w:p w:rsidR="002833C4" w:rsidRPr="002833C4" w:rsidRDefault="002833C4" w:rsidP="002833C4">
      <w:pPr>
        <w:pStyle w:val="EndNoteBibliography"/>
        <w:spacing w:line="480" w:lineRule="auto"/>
      </w:pPr>
      <w:bookmarkStart w:id="14" w:name="_ENREF_4"/>
      <w:r w:rsidRPr="002833C4">
        <w:t>4.</w:t>
      </w:r>
      <w:r w:rsidRPr="002833C4">
        <w:tab/>
        <w:t>Whitehair JG, Vasseur PB, Willits NH. Epidemiology of cranial cruciate ligament rupture in dogs. J Am Vet Med Assoc. 1993;203(7):1016-9.</w:t>
      </w:r>
      <w:bookmarkEnd w:id="14"/>
    </w:p>
    <w:p w:rsidR="002833C4" w:rsidRPr="002833C4" w:rsidRDefault="002833C4" w:rsidP="002833C4">
      <w:pPr>
        <w:pStyle w:val="EndNoteBibliography"/>
        <w:spacing w:line="480" w:lineRule="auto"/>
      </w:pPr>
      <w:bookmarkStart w:id="15" w:name="_ENREF_5"/>
      <w:r w:rsidRPr="002833C4">
        <w:t>5.</w:t>
      </w:r>
      <w:r w:rsidRPr="002833C4">
        <w:tab/>
        <w:t>Comerford EJ, Tarlton JF, Wales A, Bailey AJ, Innes JF. Ultrastructural differences in cranial cruciate ligaments from dogs of two breeds with a differing predisposition to ligament degeneration and rupture. J Comp Pathol. 2006;134(1):8-16.</w:t>
      </w:r>
      <w:bookmarkEnd w:id="15"/>
    </w:p>
    <w:p w:rsidR="002833C4" w:rsidRPr="002833C4" w:rsidRDefault="002833C4" w:rsidP="002833C4">
      <w:pPr>
        <w:pStyle w:val="EndNoteBibliography"/>
        <w:spacing w:line="480" w:lineRule="auto"/>
      </w:pPr>
      <w:bookmarkStart w:id="16" w:name="_ENREF_6"/>
      <w:r w:rsidRPr="002833C4">
        <w:t>6.</w:t>
      </w:r>
      <w:r w:rsidRPr="002833C4">
        <w:tab/>
        <w:t>Hasegawa A, Nakahara H, Kinoshita M, Asahara H, Koziol J, Lotz MK. Cellular and extracellular matrix changes in anterior cruciate ligaments during human knee aging and osteoarthritis. Arthritis research &amp; therapy. 2013;15(1):R29.</w:t>
      </w:r>
      <w:bookmarkEnd w:id="16"/>
    </w:p>
    <w:p w:rsidR="002833C4" w:rsidRPr="002833C4" w:rsidRDefault="002833C4" w:rsidP="002833C4">
      <w:pPr>
        <w:pStyle w:val="EndNoteBibliography"/>
        <w:spacing w:line="480" w:lineRule="auto"/>
      </w:pPr>
      <w:bookmarkStart w:id="17" w:name="_ENREF_7"/>
      <w:r w:rsidRPr="002833C4">
        <w:t>7.</w:t>
      </w:r>
      <w:r w:rsidRPr="002833C4">
        <w:tab/>
        <w:t>Hasegawa A, Otsuki S, Pauli C, Miyaki S, Patil S, Steklov N, et al. Anterior cruciate ligament changes in the human knee joint in aging and osteoarthritis. Arthritis Rheum. 2012;64(3):696-704.</w:t>
      </w:r>
      <w:bookmarkEnd w:id="17"/>
    </w:p>
    <w:p w:rsidR="002833C4" w:rsidRPr="002833C4" w:rsidRDefault="002833C4" w:rsidP="002833C4">
      <w:pPr>
        <w:pStyle w:val="EndNoteBibliography"/>
        <w:spacing w:line="480" w:lineRule="auto"/>
      </w:pPr>
      <w:bookmarkStart w:id="18" w:name="_ENREF_8"/>
      <w:r w:rsidRPr="002833C4">
        <w:t>8.</w:t>
      </w:r>
      <w:r w:rsidRPr="002833C4">
        <w:tab/>
        <w:t>Vasseur PB, Pool RR, Arnoczky SP, Lau RE. Correlative biomechanical and histologic study of the cranial cruciate ligament in dogs. Am J Vet Res. 1985;46(9):1842-54.</w:t>
      </w:r>
      <w:bookmarkEnd w:id="18"/>
    </w:p>
    <w:p w:rsidR="002833C4" w:rsidRPr="002833C4" w:rsidRDefault="002833C4" w:rsidP="002833C4">
      <w:pPr>
        <w:pStyle w:val="EndNoteBibliography"/>
        <w:spacing w:line="480" w:lineRule="auto"/>
      </w:pPr>
      <w:bookmarkStart w:id="19" w:name="_ENREF_9"/>
      <w:r w:rsidRPr="002833C4">
        <w:t>9.</w:t>
      </w:r>
      <w:r w:rsidRPr="002833C4">
        <w:tab/>
        <w:t>Smith KD, Clegg PD, Innes JF, Comerford EJ. Elastin content is high in the canine cruciate ligament and is associated with degeneration. The Veterinary Journal. 2014;199(1):169-74.</w:t>
      </w:r>
      <w:bookmarkEnd w:id="19"/>
    </w:p>
    <w:p w:rsidR="002833C4" w:rsidRPr="002833C4" w:rsidRDefault="002833C4" w:rsidP="002833C4">
      <w:pPr>
        <w:pStyle w:val="EndNoteBibliography"/>
        <w:spacing w:line="480" w:lineRule="auto"/>
      </w:pPr>
      <w:bookmarkStart w:id="20" w:name="_ENREF_10"/>
      <w:r w:rsidRPr="002833C4">
        <w:lastRenderedPageBreak/>
        <w:t>10.</w:t>
      </w:r>
      <w:r w:rsidRPr="002833C4">
        <w:tab/>
        <w:t>Kielty CM, Sherratt MJ, Shuttleworth CA. Elastic fibres. J Cell Sci. 2002;115(Pt 14):2817-28.</w:t>
      </w:r>
      <w:bookmarkEnd w:id="20"/>
    </w:p>
    <w:p w:rsidR="002833C4" w:rsidRPr="002833C4" w:rsidRDefault="002833C4" w:rsidP="002833C4">
      <w:pPr>
        <w:pStyle w:val="EndNoteBibliography"/>
        <w:spacing w:line="480" w:lineRule="auto"/>
      </w:pPr>
      <w:bookmarkStart w:id="21" w:name="_ENREF_11"/>
      <w:r w:rsidRPr="002833C4">
        <w:t>11.</w:t>
      </w:r>
      <w:r w:rsidRPr="002833C4">
        <w:tab/>
        <w:t>Kielty CM. Elastic fibres in health and disease. Expert Rev Mol Med. 2006;8(19):1-23.</w:t>
      </w:r>
      <w:bookmarkEnd w:id="21"/>
    </w:p>
    <w:p w:rsidR="002833C4" w:rsidRPr="002833C4" w:rsidRDefault="002833C4" w:rsidP="002833C4">
      <w:pPr>
        <w:pStyle w:val="EndNoteBibliography"/>
        <w:spacing w:line="480" w:lineRule="auto"/>
      </w:pPr>
      <w:bookmarkStart w:id="22" w:name="_ENREF_12"/>
      <w:r w:rsidRPr="002833C4">
        <w:t>12.</w:t>
      </w:r>
      <w:r w:rsidRPr="002833C4">
        <w:tab/>
        <w:t>Frank CB. Ligament structure, physiology and function. Journal of Musculoskeletal and Neuronal Interactions. 2004;4(2):199-201.</w:t>
      </w:r>
      <w:bookmarkStart w:id="23" w:name="_GoBack"/>
      <w:bookmarkEnd w:id="22"/>
      <w:bookmarkEnd w:id="23"/>
    </w:p>
    <w:p w:rsidR="002833C4" w:rsidRPr="002833C4" w:rsidRDefault="002833C4" w:rsidP="002833C4">
      <w:pPr>
        <w:pStyle w:val="EndNoteBibliography"/>
        <w:spacing w:line="480" w:lineRule="auto"/>
      </w:pPr>
      <w:bookmarkStart w:id="24" w:name="_ENREF_13"/>
      <w:r w:rsidRPr="002833C4">
        <w:t>13.</w:t>
      </w:r>
      <w:r w:rsidRPr="002833C4">
        <w:tab/>
        <w:t>Smith KD, Vaughan-Thomas A, Spiller DG, Innes JF, Clegg PD, Comerford EJ. The organisation of elastin and fibrillins 1 and 2 in the cruciate ligament complex. Journal of anatomy. 2011;218(6):600-7.</w:t>
      </w:r>
      <w:bookmarkEnd w:id="24"/>
    </w:p>
    <w:p w:rsidR="002833C4" w:rsidRPr="002833C4" w:rsidRDefault="002833C4" w:rsidP="002833C4">
      <w:pPr>
        <w:pStyle w:val="EndNoteBibliography"/>
        <w:spacing w:line="480" w:lineRule="auto"/>
      </w:pPr>
      <w:bookmarkStart w:id="25" w:name="_ENREF_14"/>
      <w:r w:rsidRPr="002833C4">
        <w:t>14.</w:t>
      </w:r>
      <w:r w:rsidRPr="002833C4">
        <w:tab/>
        <w:t>Charbonneau NL, Ono RN, Corson GM, Keene DR, Sakai LY. Fine tuning of growth factor signals depends on fibrillin microfibril networks. Birth Defects Research Part C Embryo Today. 2004;72(1):37-50.</w:t>
      </w:r>
      <w:bookmarkEnd w:id="25"/>
    </w:p>
    <w:p w:rsidR="002833C4" w:rsidRPr="002833C4" w:rsidRDefault="002833C4" w:rsidP="002833C4">
      <w:pPr>
        <w:pStyle w:val="EndNoteBibliography"/>
        <w:spacing w:line="480" w:lineRule="auto"/>
      </w:pPr>
      <w:bookmarkStart w:id="26" w:name="_ENREF_15"/>
      <w:r w:rsidRPr="002833C4">
        <w:t>15.</w:t>
      </w:r>
      <w:r w:rsidRPr="002833C4">
        <w:tab/>
        <w:t>Feng XH, Derynck R. Specificity and versatility in tgf-beta signaling through Smads. Annual Review of Cell and Developmental Biology. 2005;21:659-93.</w:t>
      </w:r>
      <w:bookmarkEnd w:id="26"/>
    </w:p>
    <w:p w:rsidR="002833C4" w:rsidRPr="002833C4" w:rsidRDefault="002833C4" w:rsidP="002833C4">
      <w:pPr>
        <w:pStyle w:val="EndNoteBibliography"/>
        <w:spacing w:line="480" w:lineRule="auto"/>
      </w:pPr>
      <w:bookmarkStart w:id="27" w:name="_ENREF_16"/>
      <w:r w:rsidRPr="002833C4">
        <w:t>16.</w:t>
      </w:r>
      <w:r w:rsidRPr="002833C4">
        <w:tab/>
        <w:t>Murray MM. Current status and potential of primary ACL repair. Clin Sports Med. 2009;28(1):51-61.</w:t>
      </w:r>
      <w:bookmarkEnd w:id="27"/>
    </w:p>
    <w:p w:rsidR="002833C4" w:rsidRPr="002833C4" w:rsidRDefault="002833C4" w:rsidP="002833C4">
      <w:pPr>
        <w:pStyle w:val="EndNoteBibliography"/>
        <w:spacing w:line="480" w:lineRule="auto"/>
      </w:pPr>
      <w:bookmarkStart w:id="28" w:name="_ENREF_17"/>
      <w:r w:rsidRPr="002833C4">
        <w:t>17.</w:t>
      </w:r>
      <w:r w:rsidRPr="002833C4">
        <w:tab/>
        <w:t>Miller PJ. An elastin stain. Med Lab Technol. 1971;28(2):148-9.</w:t>
      </w:r>
      <w:bookmarkEnd w:id="28"/>
    </w:p>
    <w:p w:rsidR="002833C4" w:rsidRPr="002833C4" w:rsidRDefault="002833C4" w:rsidP="002833C4">
      <w:pPr>
        <w:pStyle w:val="EndNoteBibliography"/>
        <w:spacing w:line="480" w:lineRule="auto"/>
      </w:pPr>
      <w:bookmarkStart w:id="29" w:name="_ENREF_18"/>
      <w:r w:rsidRPr="002833C4">
        <w:t>18.</w:t>
      </w:r>
      <w:r w:rsidRPr="002833C4">
        <w:tab/>
        <w:t>Chantawiboonchai P, Warita H, Ohya K, Soma K. Confocal laser scanning-microscopic observations on the three-dimensional distribution of oxytalan fibres in mouse periodontal ligament. Archive of Oral Biology. 1998;43(10):811-7.</w:t>
      </w:r>
      <w:bookmarkEnd w:id="29"/>
    </w:p>
    <w:p w:rsidR="002833C4" w:rsidRPr="002833C4" w:rsidRDefault="002833C4" w:rsidP="002833C4">
      <w:pPr>
        <w:pStyle w:val="EndNoteBibliography"/>
        <w:spacing w:line="480" w:lineRule="auto"/>
      </w:pPr>
      <w:bookmarkStart w:id="30" w:name="_ENREF_19"/>
      <w:r w:rsidRPr="002833C4">
        <w:t>19.</w:t>
      </w:r>
      <w:r w:rsidRPr="002833C4">
        <w:tab/>
        <w:t>Tashiro K, Sawada T, Inoue S, Yanagisawa T. Development of oxytalan fibers in the rat molar periodontal ligament. Journal of Periodontal Research. 2002;37(5):345-52.</w:t>
      </w:r>
      <w:bookmarkEnd w:id="30"/>
    </w:p>
    <w:p w:rsidR="002833C4" w:rsidRPr="002833C4" w:rsidRDefault="002833C4" w:rsidP="002833C4">
      <w:pPr>
        <w:pStyle w:val="EndNoteBibliography"/>
        <w:spacing w:line="480" w:lineRule="auto"/>
      </w:pPr>
      <w:bookmarkStart w:id="31" w:name="_ENREF_20"/>
      <w:r w:rsidRPr="002833C4">
        <w:t>20.</w:t>
      </w:r>
      <w:r w:rsidRPr="002833C4">
        <w:tab/>
        <w:t xml:space="preserve">Sinha S, Kielty CM, Heagerty AM, Canfield AE, Shuttleworth CA. Upregulation of collagen VIII following porcine coronary artery angioplasty is related to smooth muscle cell </w:t>
      </w:r>
      <w:r w:rsidRPr="002833C4">
        <w:lastRenderedPageBreak/>
        <w:t>migration not angiogenesis. International Journal of Experimental Pathology. 2001;82(5):295-302.</w:t>
      </w:r>
      <w:bookmarkEnd w:id="31"/>
    </w:p>
    <w:p w:rsidR="002833C4" w:rsidRPr="002833C4" w:rsidRDefault="002833C4" w:rsidP="002833C4">
      <w:pPr>
        <w:pStyle w:val="EndNoteBibliography"/>
        <w:spacing w:line="480" w:lineRule="auto"/>
      </w:pPr>
      <w:bookmarkStart w:id="32" w:name="_ENREF_21"/>
      <w:r w:rsidRPr="002833C4">
        <w:t>21.</w:t>
      </w:r>
      <w:r w:rsidRPr="002833C4">
        <w:tab/>
        <w:t>Vracko R, Thorning D, Frederickson RG. Spatial arrangements of microfibrils in myocardial scars: application of antibody to fibrillin. J Mol Cell Cardiol. 1990;22(7):749-57.</w:t>
      </w:r>
      <w:bookmarkEnd w:id="32"/>
    </w:p>
    <w:p w:rsidR="002833C4" w:rsidRPr="002833C4" w:rsidRDefault="002833C4" w:rsidP="002833C4">
      <w:pPr>
        <w:pStyle w:val="EndNoteBibliography"/>
        <w:spacing w:line="480" w:lineRule="auto"/>
      </w:pPr>
      <w:bookmarkStart w:id="33" w:name="_ENREF_22"/>
      <w:r w:rsidRPr="002833C4">
        <w:t>22.</w:t>
      </w:r>
      <w:r w:rsidRPr="002833C4">
        <w:tab/>
        <w:t>Fricke M, Langer C, Brunner E, Sakai LY, Fuzesi L, Reinhardt DP, et al. Fibrillin-1 in incisional hernias: an immunohistochemical study in scar and non-scar regions of human skin and muscle fasciae. Journal of anatomy. 2008;212(5):674-85.</w:t>
      </w:r>
      <w:bookmarkEnd w:id="33"/>
    </w:p>
    <w:p w:rsidR="002833C4" w:rsidRPr="002833C4" w:rsidRDefault="002833C4" w:rsidP="002833C4">
      <w:pPr>
        <w:pStyle w:val="EndNoteBibliography"/>
        <w:spacing w:line="480" w:lineRule="auto"/>
      </w:pPr>
      <w:bookmarkStart w:id="34" w:name="_ENREF_23"/>
      <w:r w:rsidRPr="002833C4">
        <w:t>23.</w:t>
      </w:r>
      <w:r w:rsidRPr="002833C4">
        <w:tab/>
        <w:t>Tsuji T, Sawabe M. Elastic fibers in scar tissue: scanning and transmission electron microscopic studies. Journal of Cutaneous Pathology. 1987;14(2):106-13.</w:t>
      </w:r>
      <w:bookmarkEnd w:id="34"/>
    </w:p>
    <w:p w:rsidR="002833C4" w:rsidRPr="002833C4" w:rsidRDefault="002833C4" w:rsidP="002833C4">
      <w:pPr>
        <w:pStyle w:val="EndNoteBibliography"/>
        <w:spacing w:line="480" w:lineRule="auto"/>
      </w:pPr>
      <w:bookmarkStart w:id="35" w:name="_ENREF_24"/>
      <w:r w:rsidRPr="002833C4">
        <w:t>24.</w:t>
      </w:r>
      <w:r w:rsidRPr="002833C4">
        <w:tab/>
        <w:t>Frank C, Amiel D, Woo SL, Akeson W. Normal ligament properties and ligament healing. Clinical Orthopaedics and Related Research. 1985(196):15-25.</w:t>
      </w:r>
      <w:bookmarkEnd w:id="35"/>
    </w:p>
    <w:p w:rsidR="002833C4" w:rsidRPr="002833C4" w:rsidRDefault="002833C4" w:rsidP="002833C4">
      <w:pPr>
        <w:pStyle w:val="EndNoteBibliography"/>
        <w:spacing w:line="480" w:lineRule="auto"/>
      </w:pPr>
      <w:bookmarkStart w:id="36" w:name="_ENREF_25"/>
      <w:r w:rsidRPr="002833C4">
        <w:t>25.</w:t>
      </w:r>
      <w:r w:rsidRPr="002833C4">
        <w:tab/>
        <w:t>Arnoczky SP, Rubin RM, Marshall JL. Microvasculature of the cruciate ligaments and its response to injury. An experimental study in dogs. Journal of Bone and Joint Surgery American Volume. 1979;61(8):1221-9.</w:t>
      </w:r>
      <w:bookmarkEnd w:id="36"/>
    </w:p>
    <w:p w:rsidR="002833C4" w:rsidRPr="002833C4" w:rsidRDefault="002833C4" w:rsidP="002833C4">
      <w:pPr>
        <w:pStyle w:val="EndNoteBibliography"/>
        <w:spacing w:line="480" w:lineRule="auto"/>
      </w:pPr>
      <w:bookmarkStart w:id="37" w:name="_ENREF_26"/>
      <w:r w:rsidRPr="002833C4">
        <w:t>26.</w:t>
      </w:r>
      <w:r w:rsidRPr="002833C4">
        <w:tab/>
        <w:t>Murray MM, Spindler KP, Ballard P, Welch TP, Zurakowski D, Nanney LB. Enhanced histologic repair in a central wound in the anterior cruciate ligament with a collagen-platelet-rich plasma scaffold. Journal of orthopaedic research : official publication of the Orthopaedic Research Society. 2007;25(8):1007-17.</w:t>
      </w:r>
      <w:bookmarkEnd w:id="37"/>
    </w:p>
    <w:p w:rsidR="002833C4" w:rsidRPr="002833C4" w:rsidRDefault="002833C4" w:rsidP="002833C4">
      <w:pPr>
        <w:pStyle w:val="EndNoteBibliography"/>
        <w:spacing w:line="480" w:lineRule="auto"/>
      </w:pPr>
      <w:bookmarkStart w:id="38" w:name="_ENREF_27"/>
      <w:r w:rsidRPr="002833C4">
        <w:t>27.</w:t>
      </w:r>
      <w:r w:rsidRPr="002833C4">
        <w:tab/>
        <w:t>Spindler KP, Murray MM, Devin C, Nanney LB, Davidson JM. The central ACL defect as a model for failure of intra-articular healing. Journal of Orthopaedic Research. 2006;24(3):401-6.</w:t>
      </w:r>
      <w:bookmarkEnd w:id="38"/>
    </w:p>
    <w:p w:rsidR="002833C4" w:rsidRPr="002833C4" w:rsidRDefault="002833C4" w:rsidP="002833C4">
      <w:pPr>
        <w:pStyle w:val="EndNoteBibliography"/>
        <w:spacing w:line="480" w:lineRule="auto"/>
      </w:pPr>
      <w:bookmarkStart w:id="39" w:name="_ENREF_28"/>
      <w:r w:rsidRPr="002833C4">
        <w:t>28.</w:t>
      </w:r>
      <w:r w:rsidRPr="002833C4">
        <w:tab/>
        <w:t>Comerford EJ, Tarlton JF, Innes JF, Johnson KA, Amis AA, Bailey AJ. Metabolism and composition of the canine anterior cruciate ligament relate to differences in knee joint mechanics and predisposition to ligament rupture. Journal of orthopaedic research : official publication of the Orthopaedic Research Society. 2005;23(1):61-6.</w:t>
      </w:r>
      <w:bookmarkEnd w:id="39"/>
    </w:p>
    <w:p w:rsidR="00A2162C" w:rsidRPr="003F035D" w:rsidRDefault="00F34018" w:rsidP="002833C4">
      <w:pPr>
        <w:spacing w:after="240" w:line="480" w:lineRule="auto"/>
      </w:pPr>
      <w:r w:rsidRPr="003F035D">
        <w:lastRenderedPageBreak/>
        <w:fldChar w:fldCharType="end"/>
      </w:r>
    </w:p>
    <w:sectPr w:rsidR="00A2162C" w:rsidRPr="003F035D" w:rsidSect="00A2162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68445D50"/>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wtxaesa5rdfrear9b5reduwaevsaxtvs5w&quot;&gt;kinley en library&lt;record-ids&gt;&lt;item&gt;94&lt;/item&gt;&lt;item&gt;102&lt;/item&gt;&lt;item&gt;573&lt;/item&gt;&lt;item&gt;587&lt;/item&gt;&lt;item&gt;678&lt;/item&gt;&lt;item&gt;705&lt;/item&gt;&lt;item&gt;1049&lt;/item&gt;&lt;item&gt;1107&lt;/item&gt;&lt;item&gt;3430&lt;/item&gt;&lt;item&gt;3719&lt;/item&gt;&lt;item&gt;3816&lt;/item&gt;&lt;item&gt;4109&lt;/item&gt;&lt;item&gt;7657&lt;/item&gt;&lt;item&gt;8241&lt;/item&gt;&lt;item&gt;8450&lt;/item&gt;&lt;item&gt;8815&lt;/item&gt;&lt;item&gt;9151&lt;/item&gt;&lt;item&gt;9152&lt;/item&gt;&lt;item&gt;9161&lt;/item&gt;&lt;item&gt;9165&lt;/item&gt;&lt;item&gt;9172&lt;/item&gt;&lt;item&gt;9174&lt;/item&gt;&lt;/record-ids&gt;&lt;/item&gt;&lt;/Libraries&gt;"/>
  </w:docVars>
  <w:rsids>
    <w:rsidRoot w:val="00A2162C"/>
    <w:rsid w:val="00022820"/>
    <w:rsid w:val="00027887"/>
    <w:rsid w:val="000478C1"/>
    <w:rsid w:val="00081821"/>
    <w:rsid w:val="000B3848"/>
    <w:rsid w:val="000B491C"/>
    <w:rsid w:val="000C2873"/>
    <w:rsid w:val="000C5914"/>
    <w:rsid w:val="000E3F43"/>
    <w:rsid w:val="000F0696"/>
    <w:rsid w:val="000F419B"/>
    <w:rsid w:val="001142DD"/>
    <w:rsid w:val="00115F03"/>
    <w:rsid w:val="00116FDF"/>
    <w:rsid w:val="00125320"/>
    <w:rsid w:val="0013529E"/>
    <w:rsid w:val="00162B8F"/>
    <w:rsid w:val="0017323E"/>
    <w:rsid w:val="001800B6"/>
    <w:rsid w:val="001832DB"/>
    <w:rsid w:val="001B0823"/>
    <w:rsid w:val="001B27C5"/>
    <w:rsid w:val="001C39B6"/>
    <w:rsid w:val="001C5923"/>
    <w:rsid w:val="001D1921"/>
    <w:rsid w:val="001F2D36"/>
    <w:rsid w:val="001F5E4C"/>
    <w:rsid w:val="00202011"/>
    <w:rsid w:val="00211CCE"/>
    <w:rsid w:val="00220560"/>
    <w:rsid w:val="0023432D"/>
    <w:rsid w:val="002366D3"/>
    <w:rsid w:val="00253E9B"/>
    <w:rsid w:val="00282C75"/>
    <w:rsid w:val="002833C4"/>
    <w:rsid w:val="00295A16"/>
    <w:rsid w:val="002A565C"/>
    <w:rsid w:val="002E548D"/>
    <w:rsid w:val="002E6843"/>
    <w:rsid w:val="0030134A"/>
    <w:rsid w:val="0031196F"/>
    <w:rsid w:val="00315DF8"/>
    <w:rsid w:val="003469FE"/>
    <w:rsid w:val="00350413"/>
    <w:rsid w:val="0036008C"/>
    <w:rsid w:val="003701A5"/>
    <w:rsid w:val="0037316F"/>
    <w:rsid w:val="003A12F5"/>
    <w:rsid w:val="003A5492"/>
    <w:rsid w:val="003B0C5F"/>
    <w:rsid w:val="003B2B9F"/>
    <w:rsid w:val="003B39E2"/>
    <w:rsid w:val="003C71A3"/>
    <w:rsid w:val="003D65E2"/>
    <w:rsid w:val="003E091E"/>
    <w:rsid w:val="003F035D"/>
    <w:rsid w:val="00435B3C"/>
    <w:rsid w:val="00446992"/>
    <w:rsid w:val="00450D0A"/>
    <w:rsid w:val="00451EC1"/>
    <w:rsid w:val="00473F1D"/>
    <w:rsid w:val="00476427"/>
    <w:rsid w:val="0049023B"/>
    <w:rsid w:val="004E3890"/>
    <w:rsid w:val="00506627"/>
    <w:rsid w:val="00573B75"/>
    <w:rsid w:val="00592C8A"/>
    <w:rsid w:val="00603799"/>
    <w:rsid w:val="00621083"/>
    <w:rsid w:val="0063035B"/>
    <w:rsid w:val="00632949"/>
    <w:rsid w:val="00632C8E"/>
    <w:rsid w:val="006331E6"/>
    <w:rsid w:val="00636C34"/>
    <w:rsid w:val="00651DC9"/>
    <w:rsid w:val="00671A28"/>
    <w:rsid w:val="006746F8"/>
    <w:rsid w:val="0068379F"/>
    <w:rsid w:val="00686777"/>
    <w:rsid w:val="006A3965"/>
    <w:rsid w:val="006A7C38"/>
    <w:rsid w:val="006B0A88"/>
    <w:rsid w:val="006C403A"/>
    <w:rsid w:val="006C47A5"/>
    <w:rsid w:val="006C5874"/>
    <w:rsid w:val="006D2328"/>
    <w:rsid w:val="006D67E9"/>
    <w:rsid w:val="006E793E"/>
    <w:rsid w:val="00702E20"/>
    <w:rsid w:val="00704D99"/>
    <w:rsid w:val="0070532C"/>
    <w:rsid w:val="00734A43"/>
    <w:rsid w:val="0073608F"/>
    <w:rsid w:val="00742E45"/>
    <w:rsid w:val="007451B1"/>
    <w:rsid w:val="00774362"/>
    <w:rsid w:val="00774496"/>
    <w:rsid w:val="00775A7C"/>
    <w:rsid w:val="00796840"/>
    <w:rsid w:val="007A1580"/>
    <w:rsid w:val="007B1894"/>
    <w:rsid w:val="007B40CB"/>
    <w:rsid w:val="007C1E0F"/>
    <w:rsid w:val="007D3548"/>
    <w:rsid w:val="007E024C"/>
    <w:rsid w:val="007E185E"/>
    <w:rsid w:val="007E551C"/>
    <w:rsid w:val="007E6DD8"/>
    <w:rsid w:val="007F385E"/>
    <w:rsid w:val="007F5682"/>
    <w:rsid w:val="00801867"/>
    <w:rsid w:val="00804D67"/>
    <w:rsid w:val="008211E0"/>
    <w:rsid w:val="0083159D"/>
    <w:rsid w:val="0084465F"/>
    <w:rsid w:val="008516DC"/>
    <w:rsid w:val="00852624"/>
    <w:rsid w:val="00855E31"/>
    <w:rsid w:val="00857CBA"/>
    <w:rsid w:val="00882343"/>
    <w:rsid w:val="008A059C"/>
    <w:rsid w:val="008A410E"/>
    <w:rsid w:val="008B1698"/>
    <w:rsid w:val="008C15DD"/>
    <w:rsid w:val="008C5BA6"/>
    <w:rsid w:val="008D4F1B"/>
    <w:rsid w:val="008E7A27"/>
    <w:rsid w:val="008F0471"/>
    <w:rsid w:val="008F317E"/>
    <w:rsid w:val="00906F74"/>
    <w:rsid w:val="00907824"/>
    <w:rsid w:val="00911410"/>
    <w:rsid w:val="00911BDC"/>
    <w:rsid w:val="0091774E"/>
    <w:rsid w:val="009206F6"/>
    <w:rsid w:val="00920CAB"/>
    <w:rsid w:val="009214A3"/>
    <w:rsid w:val="009336B6"/>
    <w:rsid w:val="0094085C"/>
    <w:rsid w:val="00960D71"/>
    <w:rsid w:val="00970770"/>
    <w:rsid w:val="009A44C1"/>
    <w:rsid w:val="009B3019"/>
    <w:rsid w:val="009D311B"/>
    <w:rsid w:val="00A1034B"/>
    <w:rsid w:val="00A2162C"/>
    <w:rsid w:val="00A2467B"/>
    <w:rsid w:val="00A507E0"/>
    <w:rsid w:val="00A60C9D"/>
    <w:rsid w:val="00A71F6B"/>
    <w:rsid w:val="00A83497"/>
    <w:rsid w:val="00A87337"/>
    <w:rsid w:val="00AA3DA8"/>
    <w:rsid w:val="00AA6AED"/>
    <w:rsid w:val="00AC2233"/>
    <w:rsid w:val="00AD3822"/>
    <w:rsid w:val="00AE6A67"/>
    <w:rsid w:val="00B03438"/>
    <w:rsid w:val="00B06C77"/>
    <w:rsid w:val="00B14228"/>
    <w:rsid w:val="00B14566"/>
    <w:rsid w:val="00B21B6C"/>
    <w:rsid w:val="00B2218A"/>
    <w:rsid w:val="00B333CF"/>
    <w:rsid w:val="00B56360"/>
    <w:rsid w:val="00B600DB"/>
    <w:rsid w:val="00B83AF7"/>
    <w:rsid w:val="00B97B6D"/>
    <w:rsid w:val="00BC123D"/>
    <w:rsid w:val="00BE55A1"/>
    <w:rsid w:val="00C13ED9"/>
    <w:rsid w:val="00C31E23"/>
    <w:rsid w:val="00C36369"/>
    <w:rsid w:val="00C363B4"/>
    <w:rsid w:val="00C52258"/>
    <w:rsid w:val="00C6305F"/>
    <w:rsid w:val="00C845E2"/>
    <w:rsid w:val="00C92BB6"/>
    <w:rsid w:val="00CB58C3"/>
    <w:rsid w:val="00CB6ECA"/>
    <w:rsid w:val="00CC0FDB"/>
    <w:rsid w:val="00CC21F5"/>
    <w:rsid w:val="00CD76D9"/>
    <w:rsid w:val="00CE3EF3"/>
    <w:rsid w:val="00CF23E1"/>
    <w:rsid w:val="00D00541"/>
    <w:rsid w:val="00D04A59"/>
    <w:rsid w:val="00D06DA4"/>
    <w:rsid w:val="00D06FE0"/>
    <w:rsid w:val="00D11952"/>
    <w:rsid w:val="00D46F20"/>
    <w:rsid w:val="00D54493"/>
    <w:rsid w:val="00D72E49"/>
    <w:rsid w:val="00DA27A5"/>
    <w:rsid w:val="00DB74F7"/>
    <w:rsid w:val="00DB754F"/>
    <w:rsid w:val="00DC58B1"/>
    <w:rsid w:val="00DD35A6"/>
    <w:rsid w:val="00DD62D1"/>
    <w:rsid w:val="00DE4642"/>
    <w:rsid w:val="00DE6845"/>
    <w:rsid w:val="00DF45C7"/>
    <w:rsid w:val="00E233FA"/>
    <w:rsid w:val="00E25B11"/>
    <w:rsid w:val="00E5070B"/>
    <w:rsid w:val="00E55C7E"/>
    <w:rsid w:val="00E565D5"/>
    <w:rsid w:val="00E64AB3"/>
    <w:rsid w:val="00E74330"/>
    <w:rsid w:val="00E832E9"/>
    <w:rsid w:val="00E84A07"/>
    <w:rsid w:val="00E90AEE"/>
    <w:rsid w:val="00E92837"/>
    <w:rsid w:val="00E947F8"/>
    <w:rsid w:val="00E961D2"/>
    <w:rsid w:val="00EA5135"/>
    <w:rsid w:val="00EA56A0"/>
    <w:rsid w:val="00EA6657"/>
    <w:rsid w:val="00ED3D05"/>
    <w:rsid w:val="00ED448C"/>
    <w:rsid w:val="00ED6DD9"/>
    <w:rsid w:val="00EF0E7A"/>
    <w:rsid w:val="00EF6C8B"/>
    <w:rsid w:val="00F25F0C"/>
    <w:rsid w:val="00F33FE9"/>
    <w:rsid w:val="00F34018"/>
    <w:rsid w:val="00F35C8D"/>
    <w:rsid w:val="00F37026"/>
    <w:rsid w:val="00F50743"/>
    <w:rsid w:val="00F5487B"/>
    <w:rsid w:val="00F60E12"/>
    <w:rsid w:val="00F657AB"/>
    <w:rsid w:val="00F869C9"/>
    <w:rsid w:val="00F87D67"/>
    <w:rsid w:val="00FA17FF"/>
    <w:rsid w:val="00FA1902"/>
    <w:rsid w:val="00FA1C22"/>
    <w:rsid w:val="00FD57C6"/>
    <w:rsid w:val="00FE18B8"/>
    <w:rsid w:val="00FE58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291BE41F-29BA-49D2-9AFC-A84A8F7C1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62C"/>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162C"/>
    <w:pPr>
      <w:spacing w:after="200" w:line="276" w:lineRule="auto"/>
      <w:ind w:left="720"/>
      <w:contextualSpacing/>
    </w:pPr>
    <w:rPr>
      <w:rFonts w:ascii="Calibri" w:hAnsi="Calibri"/>
      <w:sz w:val="22"/>
      <w:szCs w:val="22"/>
      <w:lang w:val="en-GB"/>
    </w:rPr>
  </w:style>
  <w:style w:type="paragraph" w:customStyle="1" w:styleId="Style3">
    <w:name w:val="Style3"/>
    <w:link w:val="Style3Char"/>
    <w:qFormat/>
    <w:rsid w:val="00A2162C"/>
    <w:pPr>
      <w:spacing w:after="240" w:line="360" w:lineRule="auto"/>
    </w:pPr>
    <w:rPr>
      <w:rFonts w:ascii="Times New Roman" w:eastAsiaTheme="minorEastAsia" w:hAnsi="Times New Roman" w:cs="Times New Roman"/>
      <w:bCs/>
      <w:lang w:val="en-US"/>
    </w:rPr>
  </w:style>
  <w:style w:type="character" w:customStyle="1" w:styleId="Style3Char">
    <w:name w:val="Style3 Char"/>
    <w:basedOn w:val="DefaultParagraphFont"/>
    <w:link w:val="Style3"/>
    <w:rsid w:val="00A2162C"/>
    <w:rPr>
      <w:rFonts w:ascii="Times New Roman" w:eastAsiaTheme="minorEastAsia" w:hAnsi="Times New Roman" w:cs="Times New Roman"/>
      <w:bCs/>
      <w:lang w:val="en-US"/>
    </w:rPr>
  </w:style>
  <w:style w:type="character" w:styleId="LineNumber">
    <w:name w:val="line number"/>
    <w:basedOn w:val="DefaultParagraphFont"/>
    <w:uiPriority w:val="99"/>
    <w:semiHidden/>
    <w:unhideWhenUsed/>
    <w:rsid w:val="00A2162C"/>
  </w:style>
  <w:style w:type="character" w:styleId="Hyperlink">
    <w:name w:val="Hyperlink"/>
    <w:basedOn w:val="DefaultParagraphFont"/>
    <w:uiPriority w:val="99"/>
    <w:unhideWhenUsed/>
    <w:rsid w:val="001142DD"/>
    <w:rPr>
      <w:color w:val="0000FF" w:themeColor="hyperlink"/>
      <w:u w:val="single"/>
    </w:rPr>
  </w:style>
  <w:style w:type="character" w:styleId="CommentReference">
    <w:name w:val="annotation reference"/>
    <w:basedOn w:val="DefaultParagraphFont"/>
    <w:uiPriority w:val="99"/>
    <w:semiHidden/>
    <w:unhideWhenUsed/>
    <w:rsid w:val="0073608F"/>
    <w:rPr>
      <w:sz w:val="16"/>
      <w:szCs w:val="16"/>
    </w:rPr>
  </w:style>
  <w:style w:type="paragraph" w:styleId="CommentText">
    <w:name w:val="annotation text"/>
    <w:basedOn w:val="Normal"/>
    <w:link w:val="CommentTextChar"/>
    <w:uiPriority w:val="99"/>
    <w:semiHidden/>
    <w:unhideWhenUsed/>
    <w:rsid w:val="0073608F"/>
    <w:rPr>
      <w:sz w:val="20"/>
      <w:szCs w:val="20"/>
    </w:rPr>
  </w:style>
  <w:style w:type="character" w:customStyle="1" w:styleId="CommentTextChar">
    <w:name w:val="Comment Text Char"/>
    <w:basedOn w:val="DefaultParagraphFont"/>
    <w:link w:val="CommentText"/>
    <w:uiPriority w:val="99"/>
    <w:semiHidden/>
    <w:rsid w:val="0073608F"/>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3608F"/>
    <w:rPr>
      <w:b/>
      <w:bCs/>
    </w:rPr>
  </w:style>
  <w:style w:type="character" w:customStyle="1" w:styleId="CommentSubjectChar">
    <w:name w:val="Comment Subject Char"/>
    <w:basedOn w:val="CommentTextChar"/>
    <w:link w:val="CommentSubject"/>
    <w:uiPriority w:val="99"/>
    <w:semiHidden/>
    <w:rsid w:val="0073608F"/>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73608F"/>
    <w:rPr>
      <w:rFonts w:ascii="Tahoma" w:hAnsi="Tahoma" w:cs="Tahoma"/>
      <w:sz w:val="16"/>
      <w:szCs w:val="16"/>
    </w:rPr>
  </w:style>
  <w:style w:type="character" w:customStyle="1" w:styleId="BalloonTextChar">
    <w:name w:val="Balloon Text Char"/>
    <w:basedOn w:val="DefaultParagraphFont"/>
    <w:link w:val="BalloonText"/>
    <w:uiPriority w:val="99"/>
    <w:semiHidden/>
    <w:rsid w:val="0073608F"/>
    <w:rPr>
      <w:rFonts w:ascii="Tahoma" w:eastAsia="Times New Roman" w:hAnsi="Tahoma" w:cs="Tahoma"/>
      <w:sz w:val="16"/>
      <w:szCs w:val="16"/>
      <w:lang w:val="en-US"/>
    </w:rPr>
  </w:style>
  <w:style w:type="paragraph" w:styleId="Revision">
    <w:name w:val="Revision"/>
    <w:hidden/>
    <w:uiPriority w:val="99"/>
    <w:semiHidden/>
    <w:rsid w:val="00DB74F7"/>
    <w:pPr>
      <w:spacing w:after="0"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869C9"/>
  </w:style>
  <w:style w:type="paragraph" w:styleId="ListBullet">
    <w:name w:val="List Bullet"/>
    <w:basedOn w:val="Normal"/>
    <w:uiPriority w:val="99"/>
    <w:unhideWhenUsed/>
    <w:rsid w:val="002A565C"/>
    <w:pPr>
      <w:numPr>
        <w:numId w:val="1"/>
      </w:numPr>
      <w:contextualSpacing/>
    </w:pPr>
  </w:style>
  <w:style w:type="paragraph" w:customStyle="1" w:styleId="EndNoteBibliographyTitle">
    <w:name w:val="EndNote Bibliography Title"/>
    <w:basedOn w:val="Normal"/>
    <w:link w:val="EndNoteBibliographyTitleChar"/>
    <w:rsid w:val="00D06DA4"/>
    <w:pPr>
      <w:jc w:val="center"/>
    </w:pPr>
    <w:rPr>
      <w:noProof/>
    </w:rPr>
  </w:style>
  <w:style w:type="character" w:customStyle="1" w:styleId="EndNoteBibliographyTitleChar">
    <w:name w:val="EndNote Bibliography Title Char"/>
    <w:basedOn w:val="DefaultParagraphFont"/>
    <w:link w:val="EndNoteBibliographyTitle"/>
    <w:rsid w:val="00D06DA4"/>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D06DA4"/>
    <w:rPr>
      <w:noProof/>
    </w:rPr>
  </w:style>
  <w:style w:type="character" w:customStyle="1" w:styleId="EndNoteBibliographyChar">
    <w:name w:val="EndNote Bibliography Char"/>
    <w:basedOn w:val="DefaultParagraphFont"/>
    <w:link w:val="EndNoteBibliography"/>
    <w:rsid w:val="00D06DA4"/>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77A522-B3BF-464E-9D82-60F52313F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13</Pages>
  <Words>9490</Words>
  <Characters>54098</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63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nley Smith</dc:creator>
  <cp:keywords/>
  <dc:description/>
  <cp:lastModifiedBy>Kinley Smith</cp:lastModifiedBy>
  <cp:revision>7</cp:revision>
  <dcterms:created xsi:type="dcterms:W3CDTF">2017-02-01T10:20:00Z</dcterms:created>
  <dcterms:modified xsi:type="dcterms:W3CDTF">2018-01-19T12:07:00Z</dcterms:modified>
</cp:coreProperties>
</file>